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76E1A42A" w14:textId="77777777" w:rsidR="001A31D4" w:rsidRDefault="001A31D4" w:rsidP="00BB5F98">
      <w:pPr>
        <w:spacing w:line="480" w:lineRule="auto"/>
      </w:pPr>
    </w:p>
    <w:p w14:paraId="19D3D00A" w14:textId="77777777" w:rsidR="001A31D4" w:rsidRDefault="001A31D4" w:rsidP="00BB5F98">
      <w:pPr>
        <w:spacing w:line="480" w:lineRule="auto"/>
      </w:pPr>
    </w:p>
    <w:p w14:paraId="18C32CF4" w14:textId="11ECE3EE" w:rsidR="001A31D4" w:rsidRDefault="0085460C" w:rsidP="00BB5F98">
      <w:pPr>
        <w:spacing w:line="480" w:lineRule="auto"/>
      </w:pPr>
      <w:r>
        <w:t xml:space="preserve">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w:t>
      </w:r>
      <w:r w:rsidR="001A31D4">
        <w:t xml:space="preserve"> inoculation </w:t>
      </w:r>
      <w:proofErr w:type="spellStart"/>
      <w:r w:rsidR="001A31D4">
        <w:t>with</w:t>
      </w:r>
      <w:r w:rsidR="003B410D">
        <w:t xml:space="preserve"> </w:t>
      </w:r>
      <w:r w:rsidR="003B410D">
        <w:rPr>
          <w:i/>
          <w:iCs/>
        </w:rPr>
        <w:t>Bradyrhizobium</w:t>
      </w:r>
      <w:proofErr w:type="spellEnd"/>
      <w:r w:rsidR="003B410D">
        <w:rPr>
          <w:i/>
          <w:iCs/>
        </w:rPr>
        <w:t xml:space="preserve"> japonicum</w:t>
      </w:r>
      <w:r w:rsidR="003B410D">
        <w:t xml:space="preserve"> </w:t>
      </w:r>
      <w:r w:rsidR="001A31D4">
        <w:t>in</w:t>
      </w:r>
      <w:r w:rsidR="003B410D">
        <w:t xml:space="preserve"> a full</w:t>
      </w:r>
      <w:r w:rsidR="001A31D4">
        <w:t>-</w:t>
      </w:r>
      <w:r w:rsidR="003B410D">
        <w:t>factorial greenhouse experiment</w:t>
      </w:r>
      <w:r w:rsidR="00C07F2A">
        <w:t xml:space="preserve">. </w:t>
      </w:r>
      <w:r w:rsidR="001A31D4">
        <w:t xml:space="preserve">We found that increasing </w:t>
      </w:r>
    </w:p>
    <w:p w14:paraId="1D49131E" w14:textId="3E01A71F" w:rsidR="001A31D4" w:rsidRDefault="001A31D4" w:rsidP="00BB5F98">
      <w:pPr>
        <w:spacing w:line="480" w:lineRule="auto"/>
      </w:pP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34DAAFFB" w:rsidR="002E7D85" w:rsidRDefault="00521B92" w:rsidP="004433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 xml:space="preserve">fluxes </w:t>
      </w:r>
      <w:r w:rsidR="009A02EE">
        <w:fldChar w:fldCharType="begin" w:fldLock="1"/>
      </w:r>
      <w:r w:rsidR="001A5E20">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9A02EE">
        <w:fldChar w:fldCharType="separate"/>
      </w:r>
      <w:r w:rsidR="00F13EBD" w:rsidRPr="00F13EBD">
        <w:rPr>
          <w:noProof/>
        </w:rPr>
        <w:t xml:space="preserve">(Oreskes </w:t>
      </w:r>
      <w:r w:rsidR="00F13EBD" w:rsidRPr="00F13EBD">
        <w:rPr>
          <w:i/>
          <w:noProof/>
        </w:rPr>
        <w:t>et al.</w:t>
      </w:r>
      <w:r w:rsidR="00F13EBD" w:rsidRPr="00F13EBD">
        <w:rPr>
          <w:noProof/>
        </w:rPr>
        <w:t xml:space="preserve">, 1994; Hungate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5)</w:t>
      </w:r>
      <w:r w:rsidR="009A02EE">
        <w:fldChar w:fldCharType="end"/>
      </w:r>
      <w:r w:rsidR="009A02EE">
        <w:t xml:space="preserve">. </w:t>
      </w:r>
      <w:r w:rsidR="00EE601F">
        <w:t xml:space="preserve">Carbon and nutrient flux simulations </w:t>
      </w:r>
      <w:r w:rsidR="00B310D2">
        <w:t xml:space="preserve">often </w:t>
      </w:r>
      <w:r w:rsidR="00EE601F">
        <w:t xml:space="preserve">converge across terrestrial biosphere model products using past and present climate scenarios; however, </w:t>
      </w:r>
      <w:r w:rsidR="00B310D2">
        <w:t xml:space="preserve">tend to </w:t>
      </w:r>
      <w:r w:rsidR="00EE601F">
        <w:t>diverge</w:t>
      </w:r>
      <w:r w:rsidR="00806371">
        <w:t xml:space="preserve"> </w:t>
      </w:r>
      <w:r w:rsidR="00EE601F">
        <w:t xml:space="preserve">under future environmental change scenarios </w:t>
      </w:r>
      <w:r w:rsidR="00D73281">
        <w:fldChar w:fldCharType="begin" w:fldLock="1"/>
      </w:r>
      <w:r w:rsidR="001A5E2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73281">
        <w:fldChar w:fldCharType="separate"/>
      </w:r>
      <w:r w:rsidR="00F13EBD" w:rsidRPr="00F13EBD">
        <w:rPr>
          <w:noProof/>
        </w:rPr>
        <w:t xml:space="preserve">(Friedlingstein </w:t>
      </w:r>
      <w:r w:rsidR="00F13EBD" w:rsidRPr="00F13EBD">
        <w:rPr>
          <w:i/>
          <w:noProof/>
        </w:rPr>
        <w:t>et al.</w:t>
      </w:r>
      <w:r w:rsidR="00F13EBD" w:rsidRPr="00F13EBD">
        <w:rPr>
          <w:noProof/>
        </w:rPr>
        <w:t xml:space="preserve">, 2014; Davies-Barnard </w:t>
      </w:r>
      <w:r w:rsidR="00F13EBD" w:rsidRPr="00F13EBD">
        <w:rPr>
          <w:i/>
          <w:noProof/>
        </w:rPr>
        <w:t>et al.</w:t>
      </w:r>
      <w:r w:rsidR="00F13EBD" w:rsidRPr="00F13EBD">
        <w:rPr>
          <w:noProof/>
        </w:rPr>
        <w:t>, 2020)</w:t>
      </w:r>
      <w:r w:rsidR="00D73281">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391A1D">
        <w:t xml:space="preserve">, </w:t>
      </w:r>
      <w:r w:rsidR="00EE601F">
        <w:t xml:space="preserve">such as </w:t>
      </w:r>
      <w:r w:rsidR="00391A1D">
        <w:t>plant n</w:t>
      </w:r>
      <w:r w:rsidR="00B310D2">
        <w:t>itrogen</w:t>
      </w:r>
      <w:r w:rsidR="00391A1D">
        <w:t xml:space="preserve"> acquisition (</w:t>
      </w:r>
      <w:r w:rsidR="00B310D2" w:rsidRPr="00B310D2">
        <w:rPr>
          <w:highlight w:val="yellow"/>
        </w:rPr>
        <w:t>cite</w:t>
      </w:r>
      <w:r w:rsidR="00391A1D">
        <w:t xml:space="preserve">) and </w:t>
      </w:r>
      <w:r w:rsidR="000103A6">
        <w:t xml:space="preserve"> photosynthesis</w:t>
      </w:r>
      <w:r w:rsidR="00D21DBD">
        <w:t xml:space="preserve"> </w:t>
      </w:r>
      <w:r w:rsidR="001227FA">
        <w:fldChar w:fldCharType="begin" w:fldLock="1"/>
      </w:r>
      <w:r w:rsidR="001A5E20">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1227FA">
        <w:fldChar w:fldCharType="separate"/>
      </w:r>
      <w:r w:rsidR="00F13EBD" w:rsidRPr="00F13EBD">
        <w:rPr>
          <w:noProof/>
        </w:rPr>
        <w:t xml:space="preserve">(Smith &amp; Dukes, 2013; Rogers </w:t>
      </w:r>
      <w:r w:rsidR="00F13EBD" w:rsidRPr="00F13EBD">
        <w:rPr>
          <w:i/>
          <w:noProof/>
        </w:rPr>
        <w:t>et al.</w:t>
      </w:r>
      <w:r w:rsidR="00F13EBD" w:rsidRPr="00F13EBD">
        <w:rPr>
          <w:noProof/>
        </w:rPr>
        <w:t>, 2017)</w:t>
      </w:r>
      <w:r w:rsidR="001227FA">
        <w:fldChar w:fldCharType="end"/>
      </w:r>
      <w:r w:rsidR="00E12B46">
        <w:t>.</w:t>
      </w:r>
    </w:p>
    <w:p w14:paraId="3703C3FA" w14:textId="19B0E3F5" w:rsidR="005D006F" w:rsidRDefault="00391A1D" w:rsidP="009D6499">
      <w:pPr>
        <w:spacing w:line="480" w:lineRule="auto"/>
        <w:ind w:firstLine="720"/>
      </w:pPr>
      <w:r>
        <w:t>Plant nitrogen acquisition is one process in terrestrial systems where carbon and nitrogen cycles are linked. Plants acquire nitrogen by allocating carbon belowground in exchange for nitrogen via</w:t>
      </w:r>
      <w:r w:rsidR="00E16CA5">
        <w:t xml:space="preserve"> different nitrogen acquisition strategies, including</w:t>
      </w:r>
      <w:r>
        <w:t xml:space="preserve"> direct uptake pathways</w:t>
      </w:r>
      <w:r w:rsidR="00E16CA5">
        <w:t xml:space="preserve"> such as mass flow</w:t>
      </w:r>
      <w:r w:rsidR="009D6499">
        <w:t xml:space="preserve"> or diffusion </w:t>
      </w:r>
      <w:r w:rsidR="001C6743">
        <w:fldChar w:fldCharType="begin" w:fldLock="1"/>
      </w:r>
      <w:r w:rsidR="001C6743">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e7ef8ab5-a3cf-4529-9757-68153540e065"]}],"mendeley":{"formattedCitation":"(Barber, 1962)","plainTextFormattedCitation":"(Barber, 1962)","previouslyFormattedCitation":"(Barber, 1962)"},"properties":{"noteIndex":0},"schema":"https://github.com/citation-style-language/schema/raw/master/csl-citation.json"}</w:instrText>
      </w:r>
      <w:r w:rsidR="001C6743">
        <w:fldChar w:fldCharType="separate"/>
      </w:r>
      <w:r w:rsidR="001C6743" w:rsidRPr="001C6743">
        <w:rPr>
          <w:noProof/>
        </w:rPr>
        <w:t>(Barber, 1962)</w:t>
      </w:r>
      <w:r w:rsidR="001C6743">
        <w:fldChar w:fldCharType="end"/>
      </w:r>
      <w:commentRangeStart w:id="2"/>
      <w:r>
        <w:t>,</w:t>
      </w:r>
      <w:commentRangeEnd w:id="2"/>
      <w:r w:rsidR="00237528">
        <w:rPr>
          <w:rStyle w:val="CommentReference"/>
          <w:rFonts w:eastAsia="Times New Roman" w:cs="Times New Roman"/>
        </w:rPr>
        <w:commentReference w:id="2"/>
      </w:r>
      <w:r>
        <w:t xml:space="preserve"> </w:t>
      </w:r>
      <w:r w:rsidR="00E16CA5">
        <w:t xml:space="preserve">carbon-for-nitrogen exchange via symbioses with </w:t>
      </w:r>
      <w:r>
        <w:t>mycorrhizal fungi</w:t>
      </w:r>
      <w:r w:rsidR="009D6499">
        <w:t xml:space="preserve"> </w:t>
      </w:r>
      <w:r w:rsidR="009D6499">
        <w:fldChar w:fldCharType="begin" w:fldLock="1"/>
      </w:r>
      <w:r w:rsidR="00237528">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mendeley":{"formattedCitation":"(Marschner &amp; Dell, 1994; Smith &amp; Read, 2008)","plainTextFormattedCitation":"(Marschner &amp; Dell, 1994; Smith &amp; Read, 2008)","previouslyFormattedCitation":"(Marschner &amp; Dell, 1994; Smith &amp; Read, 2008)"},"properties":{"noteIndex":0},"schema":"https://github.com/citation-style-language/schema/raw/master/csl-citation.json"}</w:instrText>
      </w:r>
      <w:r w:rsidR="009D6499">
        <w:fldChar w:fldCharType="separate"/>
      </w:r>
      <w:r w:rsidR="00B92FF2" w:rsidRPr="00B92FF2">
        <w:rPr>
          <w:noProof/>
        </w:rPr>
        <w:t>(Marschner &amp; Dell, 1994; Smith &amp; Read, 2008)</w:t>
      </w:r>
      <w:r w:rsidR="009D6499">
        <w:fldChar w:fldCharType="end"/>
      </w:r>
      <w:r w:rsidR="00E16CA5">
        <w:t xml:space="preserve">, carbon-for-nitrogen exchange </w:t>
      </w:r>
      <w:r w:rsidR="00ED4CFC">
        <w:t>via symbioses with</w:t>
      </w:r>
      <w:r w:rsidR="00E16CA5">
        <w:t xml:space="preserve"> symbiotic nitrogen-fixing bacteria</w:t>
      </w:r>
      <w:r w:rsidR="00EA15F8">
        <w:t xml:space="preserve"> </w:t>
      </w:r>
      <w:r w:rsidR="00EA15F8">
        <w:fldChar w:fldCharType="begin" w:fldLock="1"/>
      </w:r>
      <w:r w:rsidR="00237528">
        <w:instrText>ADDIN CSL_CITATION {"citationItems":[{"id":"ITEM-1","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1","issued":{"date-parts":[["2013"]]},"page":"781-805","title":"Transport and metabolism in legume-rhizobia symbioses","type":"article-journal","volume":"64"},"uris":["http://www.mendeley.com/documents/?uuid=57ffd0b8-bd14-4c07-8d99-a513aed36ee6"]},{"id":"ITEM-2","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2","issue":"1","issued":{"date-parts":[["1991"]]},"page":"373-392","title":"Carbon in N2 fixation: Limitation or exquisite adaptation","type":"article-journal","volume":"42"},"uris":["http://www.mendeley.com/documents/?uuid=36558238-2378-4a2c-8e53-61020c7abe7e"]}],"mendeley":{"formattedCitation":"(Vance &amp; Heichel, 1991; Udvardi &amp; Poole, 2013)","plainTextFormattedCitation":"(Vance &amp; Heichel, 1991; Udvardi &amp; Poole, 2013)","previouslyFormattedCitation":"(Vance &amp; Heichel, 1991; Udvardi &amp; Poole, 2013)"},"properties":{"noteIndex":0},"schema":"https://github.com/citation-style-language/schema/raw/master/csl-citation.json"}</w:instrText>
      </w:r>
      <w:r w:rsidR="00EA15F8">
        <w:fldChar w:fldCharType="separate"/>
      </w:r>
      <w:r w:rsidR="00CA0627" w:rsidRPr="00CA0627">
        <w:rPr>
          <w:noProof/>
        </w:rPr>
        <w:t>(Vance &amp; Heichel, 1991; Udvardi &amp; Poole, 2013)</w:t>
      </w:r>
      <w:r w:rsidR="00EA15F8">
        <w:fldChar w:fldCharType="end"/>
      </w:r>
      <w:r w:rsidR="00E16CA5">
        <w:t xml:space="preserve">, or through the release of root exudates that prime free-living microbial communities in the rhizosphere </w:t>
      </w:r>
      <w:r w:rsidR="00E16CA5">
        <w:fldChar w:fldCharType="begin" w:fldLock="1"/>
      </w:r>
      <w:r w:rsidR="00E16CA5">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E16CA5">
        <w:fldChar w:fldCharType="separate"/>
      </w:r>
      <w:r w:rsidR="00E16CA5" w:rsidRPr="00F13EBD">
        <w:rPr>
          <w:noProof/>
        </w:rPr>
        <w:t xml:space="preserve">(Phillips </w:t>
      </w:r>
      <w:r w:rsidR="00E16CA5" w:rsidRPr="00F13EBD">
        <w:rPr>
          <w:i/>
          <w:noProof/>
        </w:rPr>
        <w:t>et al.</w:t>
      </w:r>
      <w:r w:rsidR="00E16CA5" w:rsidRPr="00F13EBD">
        <w:rPr>
          <w:noProof/>
        </w:rPr>
        <w:t xml:space="preserve">, 2011; Wen </w:t>
      </w:r>
      <w:r w:rsidR="00E16CA5" w:rsidRPr="00F13EBD">
        <w:rPr>
          <w:i/>
          <w:noProof/>
        </w:rPr>
        <w:t>et al.</w:t>
      </w:r>
      <w:r w:rsidR="00E16CA5" w:rsidRPr="00F13EBD">
        <w:rPr>
          <w:noProof/>
        </w:rPr>
        <w:t>, 2022)</w:t>
      </w:r>
      <w:r w:rsidR="00E16CA5">
        <w:fldChar w:fldCharType="end"/>
      </w:r>
      <w:r w:rsidR="00E16CA5">
        <w:t>.</w:t>
      </w:r>
      <w:r w:rsidR="00ED4CFC">
        <w:t xml:space="preserve"> Importantly, a</w:t>
      </w:r>
      <w:r w:rsidR="00E16CA5">
        <w:t>ll nitrogen acquisition strategies require plants to allocate carbon belowground</w:t>
      </w:r>
      <w:r w:rsidR="009D6499">
        <w:t xml:space="preserve"> to acquire nitrogen</w:t>
      </w:r>
      <w:r w:rsidR="00E16CA5">
        <w:t xml:space="preserve">, </w:t>
      </w:r>
      <w:r w:rsidR="00ED4CFC">
        <w:t xml:space="preserve">which </w:t>
      </w:r>
      <w:r w:rsidR="00E16CA5">
        <w:t>impl</w:t>
      </w:r>
      <w:r w:rsidR="00ED4CFC">
        <w:t>ies</w:t>
      </w:r>
      <w:r w:rsidR="00E16CA5">
        <w:t xml:space="preserve"> </w:t>
      </w:r>
      <w:r w:rsidR="009D6499">
        <w:t>that there are</w:t>
      </w:r>
      <w:r w:rsidR="00E16CA5">
        <w:t xml:space="preserve"> carbon cost</w:t>
      </w:r>
      <w:r w:rsidR="009D6499">
        <w:t>s associated with</w:t>
      </w:r>
      <w:r w:rsidR="00E16CA5">
        <w:t xml:space="preserve"> plant nitrogen acquisition</w:t>
      </w:r>
      <w:r w:rsidR="00237528">
        <w:t xml:space="preserve"> regardless of acquisition strategy</w:t>
      </w:r>
      <w:r w:rsidR="00E16CA5">
        <w:t>.</w:t>
      </w:r>
      <w:r w:rsidR="00ED4CFC">
        <w:t xml:space="preserve"> Carbon costs to acquire nitrogen </w:t>
      </w:r>
      <w:r w:rsidR="001A31D4">
        <w:t xml:space="preserve">generally </w:t>
      </w:r>
      <w:r w:rsidR="00ED4CFC">
        <w:t xml:space="preserve">vary in species with different </w:t>
      </w:r>
      <w:r w:rsidR="00ED4CFC">
        <w:lastRenderedPageBreak/>
        <w:t>nitrogen acquisition strategies</w:t>
      </w:r>
      <w:r w:rsidR="005D006F">
        <w:t xml:space="preserve"> </w:t>
      </w:r>
      <w:r w:rsidR="005D006F">
        <w:fldChar w:fldCharType="begin" w:fldLock="1"/>
      </w:r>
      <w:r w:rsidR="009D6499">
        <w:instrText xml:space="preserve">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9D6499">
        <w:rPr>
          <w:rFonts w:ascii="Cambria Math" w:hAnsi="Cambria Math" w:cs="Cambria Math"/>
        </w:rPr>
        <w:instrText>∼</w:instrText>
      </w:r>
      <w:r w:rsidR="009D6499">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4","issue":"1","issued":{"date-parts":[["2010"]]},"page":"1-17","title":"Carbon cost of plant nitrogen acquisition: A mechanistic, globally applicable model of plant nitrogen uptake, retranslocation, and fixation","type":"article-journal","volume":"24"},"uris":["http://www.mendeley.com/documents/?uuid=f2a4ae03-d445-47b6-9512-280f5efd13fa"]}],"mendeley":{"formattedCitation":"(Fisher &lt;i&gt;et al.&lt;/i&gt;, 2010; Brzostek &lt;i&gt;et al.&lt;/i&gt;, 2014; Terrer &lt;i&gt;et al.&lt;/i&gt;, 2018; Allen &lt;i&gt;et al.&lt;/i&gt;, 2020)","plainTextFormattedCitation":"(Fisher et al., 2010; Brzostek et al., 2014; Terrer et al., 2018; Allen et al., 2020)","previouslyFormattedCitation":"(Fisher &lt;i&gt;et al.&lt;/i&gt;, 2010; Brzostek &lt;i&gt;et al.&lt;/i&gt;, 2014; Terrer &lt;i&gt;et al.&lt;/i&gt;, 2018; Allen &lt;i&gt;et al.&lt;/i&gt;, 2020)"},"properties":{"noteIndex":0},"schema":"https://github.com/citation-style-language/schema/raw/master/csl-citation.json"}</w:instrText>
      </w:r>
      <w:r w:rsidR="005D006F">
        <w:fldChar w:fldCharType="separate"/>
      </w:r>
      <w:r w:rsidR="005D006F" w:rsidRPr="005D006F">
        <w:rPr>
          <w:noProof/>
        </w:rPr>
        <w:t xml:space="preserve">(Fisher </w:t>
      </w:r>
      <w:r w:rsidR="005D006F" w:rsidRPr="005D006F">
        <w:rPr>
          <w:i/>
          <w:noProof/>
        </w:rPr>
        <w:t>et al.</w:t>
      </w:r>
      <w:r w:rsidR="005D006F" w:rsidRPr="005D006F">
        <w:rPr>
          <w:noProof/>
        </w:rPr>
        <w:t xml:space="preserve">, 2010; Brzostek </w:t>
      </w:r>
      <w:r w:rsidR="005D006F" w:rsidRPr="005D006F">
        <w:rPr>
          <w:i/>
          <w:noProof/>
        </w:rPr>
        <w:t>et al.</w:t>
      </w:r>
      <w:r w:rsidR="005D006F" w:rsidRPr="005D006F">
        <w:rPr>
          <w:noProof/>
        </w:rPr>
        <w:t xml:space="preserve">, 2014; Terrer </w:t>
      </w:r>
      <w:r w:rsidR="005D006F" w:rsidRPr="005D006F">
        <w:rPr>
          <w:i/>
          <w:noProof/>
        </w:rPr>
        <w:t>et al.</w:t>
      </w:r>
      <w:r w:rsidR="005D006F" w:rsidRPr="005D006F">
        <w:rPr>
          <w:noProof/>
        </w:rPr>
        <w:t xml:space="preserve">, 2018; Allen </w:t>
      </w:r>
      <w:r w:rsidR="005D006F" w:rsidRPr="005D006F">
        <w:rPr>
          <w:i/>
          <w:noProof/>
        </w:rPr>
        <w:t>et al.</w:t>
      </w:r>
      <w:r w:rsidR="005D006F" w:rsidRPr="005D006F">
        <w:rPr>
          <w:noProof/>
        </w:rPr>
        <w:t>, 2020)</w:t>
      </w:r>
      <w:r w:rsidR="005D006F">
        <w:fldChar w:fldCharType="end"/>
      </w:r>
      <w:r w:rsidR="00ED4CFC">
        <w:t xml:space="preserve">, </w:t>
      </w:r>
      <w:r w:rsidR="00EA15F8">
        <w:t xml:space="preserve">and </w:t>
      </w:r>
      <w:r w:rsidR="00237528">
        <w:t>have been shown to be context</w:t>
      </w:r>
      <w:r w:rsidR="009D6499">
        <w:t xml:space="preserve"> dependent on environmental factors such as atmospheric CO</w:t>
      </w:r>
      <w:r w:rsidR="009D6499">
        <w:rPr>
          <w:vertAlign w:val="subscript"/>
        </w:rPr>
        <w:t>2</w:t>
      </w:r>
      <w:r w:rsidR="009D6499">
        <w:t xml:space="preserve">, light availability, and soil nutrient availability </w:t>
      </w:r>
      <w:r w:rsidR="009D6499">
        <w:fldChar w:fldCharType="begin" w:fldLock="1"/>
      </w:r>
      <w:r w:rsidR="0023752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4","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4","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5","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5","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6499">
        <w:fldChar w:fldCharType="separate"/>
      </w:r>
      <w:r w:rsidR="009D6499" w:rsidRPr="00DC1821">
        <w:rPr>
          <w:noProof/>
        </w:rPr>
        <w:t xml:space="preserve">(Brzostek </w:t>
      </w:r>
      <w:r w:rsidR="009D6499" w:rsidRPr="00DC1821">
        <w:rPr>
          <w:i/>
          <w:noProof/>
        </w:rPr>
        <w:t>et al.</w:t>
      </w:r>
      <w:r w:rsidR="009D6499" w:rsidRPr="00DC1821">
        <w:rPr>
          <w:noProof/>
        </w:rPr>
        <w:t xml:space="preserve">, 2014; Terrer </w:t>
      </w:r>
      <w:r w:rsidR="009D6499" w:rsidRPr="00DC1821">
        <w:rPr>
          <w:i/>
          <w:noProof/>
        </w:rPr>
        <w:t>et al.</w:t>
      </w:r>
      <w:r w:rsidR="009D6499" w:rsidRPr="00DC1821">
        <w:rPr>
          <w:noProof/>
        </w:rPr>
        <w:t xml:space="preserve">, 2018; Allen </w:t>
      </w:r>
      <w:r w:rsidR="009D6499" w:rsidRPr="00DC1821">
        <w:rPr>
          <w:i/>
          <w:noProof/>
        </w:rPr>
        <w:t>et al.</w:t>
      </w:r>
      <w:r w:rsidR="009D6499" w:rsidRPr="00DC1821">
        <w:rPr>
          <w:noProof/>
        </w:rPr>
        <w:t xml:space="preserve">, 2020; Perkowski </w:t>
      </w:r>
      <w:r w:rsidR="009D6499" w:rsidRPr="00DC1821">
        <w:rPr>
          <w:i/>
          <w:noProof/>
        </w:rPr>
        <w:t>et al.</w:t>
      </w:r>
      <w:r w:rsidR="009D6499" w:rsidRPr="00DC1821">
        <w:rPr>
          <w:noProof/>
        </w:rPr>
        <w:t xml:space="preserve">, 2021; Lu </w:t>
      </w:r>
      <w:r w:rsidR="009D6499" w:rsidRPr="00DC1821">
        <w:rPr>
          <w:i/>
          <w:noProof/>
        </w:rPr>
        <w:t>et al.</w:t>
      </w:r>
      <w:r w:rsidR="009D6499" w:rsidRPr="00DC1821">
        <w:rPr>
          <w:noProof/>
        </w:rPr>
        <w:t>, 2022)</w:t>
      </w:r>
      <w:r w:rsidR="009D6499">
        <w:fldChar w:fldCharType="end"/>
      </w:r>
      <w:r w:rsidR="009D6499">
        <w:t>.</w:t>
      </w:r>
    </w:p>
    <w:p w14:paraId="12EEDE45" w14:textId="74E41881" w:rsidR="003918A1" w:rsidRDefault="00237528" w:rsidP="001A31D4">
      <w:pPr>
        <w:spacing w:line="480" w:lineRule="auto"/>
        <w:ind w:firstLine="720"/>
      </w:pPr>
      <w:r>
        <w:t xml:space="preserve">Photosynthesis is a second process in terrestrial systems where carbon and nitrogen cycles are linked. </w:t>
      </w:r>
      <w:r w:rsidR="005D006F">
        <w:t xml:space="preserve">Photosynthesis links carbon and nitrogen cycles by fixing carbon dioxide drawn in from the atmosphere to simple sugars through a series of light dependent and independent reactions using enzymes that have high nitrogen requirements to build and maintain </w:t>
      </w:r>
      <w:r w:rsidR="005D006F">
        <w:fldChar w:fldCharType="begin" w:fldLock="1"/>
      </w:r>
      <w:r w:rsidR="005D006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mendeley":{"formattedCitation":"(Evans &amp; Seemann, 1989; Evans, 1989)","plainTextFormattedCitation":"(Evans &amp; Seemann, 1989; Evans, 1989)","previouslyFormattedCitation":"(Evans &amp; Seemann, 1989; Evans, 1989)"},"properties":{"noteIndex":0},"schema":"https://github.com/citation-style-language/schema/raw/master/csl-citation.json"}</w:instrText>
      </w:r>
      <w:r w:rsidR="005D006F">
        <w:fldChar w:fldCharType="separate"/>
      </w:r>
      <w:r w:rsidR="005D006F" w:rsidRPr="00F13EBD">
        <w:rPr>
          <w:noProof/>
        </w:rPr>
        <w:t>(Evans &amp; Seemann, 1989; Evans, 1989)</w:t>
      </w:r>
      <w:r w:rsidR="005D006F">
        <w:fldChar w:fldCharType="end"/>
      </w:r>
      <w:r w:rsidR="005D006F">
        <w:t>. Simple sugars can be used as substrate for respiration, allocated to structures that support growth and storage, or can be allocated belowground to acquire nutrients.</w:t>
      </w:r>
    </w:p>
    <w:p w14:paraId="02147581" w14:textId="1AF53373" w:rsidR="005052B7" w:rsidRDefault="001A5E20" w:rsidP="001A31D4">
      <w:pPr>
        <w:spacing w:line="480" w:lineRule="auto"/>
        <w:ind w:firstLine="720"/>
      </w:pPr>
      <w:r>
        <w:t>Increas</w:t>
      </w:r>
      <w:r w:rsidR="00F645DB">
        <w:t>ing</w:t>
      </w:r>
      <w:r>
        <w:t xml:space="preserve"> soil nitrogen availability </w:t>
      </w:r>
      <w:r w:rsidR="00E16C50">
        <w:t>generally increases plant nitrogen uptake</w:t>
      </w:r>
      <w:r>
        <w:t xml:space="preserve"> (), a pattern that </w:t>
      </w:r>
      <w:r w:rsidR="00E16C50">
        <w:t xml:space="preserve">usually corresponds with an increase in </w:t>
      </w:r>
      <w:r>
        <w:t xml:space="preserve">leaf nitrogen allocation </w:t>
      </w:r>
      <w:r w:rsidR="00F645DB">
        <w:fldChar w:fldCharType="begin" w:fldLock="1"/>
      </w:r>
      <w:r w:rsidR="00F645DB">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mendeley":{"formattedCitation":"(Firn &lt;i&gt;et al.&lt;/i&gt;, 2019)","plainTextFormattedCitation":"(Firn et al., 2019)","previouslyFormattedCitation":"(Firn &lt;i&gt;et al.&lt;/i&gt;, 2019)"},"properties":{"noteIndex":0},"schema":"https://github.com/citation-style-language/schema/raw/master/csl-citation.json"}</w:instrText>
      </w:r>
      <w:r w:rsidR="00F645DB">
        <w:fldChar w:fldCharType="separate"/>
      </w:r>
      <w:r w:rsidR="00F645DB" w:rsidRPr="00F645DB">
        <w:rPr>
          <w:noProof/>
        </w:rPr>
        <w:t xml:space="preserve">(Firn </w:t>
      </w:r>
      <w:r w:rsidR="00F645DB" w:rsidRPr="00F645DB">
        <w:rPr>
          <w:i/>
          <w:noProof/>
        </w:rPr>
        <w:t>et al.</w:t>
      </w:r>
      <w:r w:rsidR="00F645DB" w:rsidRPr="00F645DB">
        <w:rPr>
          <w:noProof/>
        </w:rPr>
        <w:t>, 2019)</w:t>
      </w:r>
      <w:r w:rsidR="00F645DB">
        <w:fldChar w:fldCharType="end"/>
      </w:r>
      <w:r>
        <w:t xml:space="preserve">, photosynthetic capacity (), net primary productivity </w:t>
      </w:r>
      <w:r>
        <w:fldChar w:fldCharType="begin" w:fldLock="1"/>
      </w:r>
      <w:r w:rsidR="001B143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mendeley":{"formattedCitation":"(LeBauer &amp; Treseder, 2008)","plainTextFormattedCitation":"(LeBauer &amp; Treseder, 2008)","previouslyFormattedCitation":"(LeBauer &amp; Treseder, 2008)"},"properties":{"noteIndex":0},"schema":"https://github.com/citation-style-language/schema/raw/master/csl-citation.json"}</w:instrText>
      </w:r>
      <w:r>
        <w:fldChar w:fldCharType="separate"/>
      </w:r>
      <w:r w:rsidRPr="001A5E20">
        <w:rPr>
          <w:noProof/>
        </w:rPr>
        <w:t>(LeBauer &amp; Treseder, 2008)</w:t>
      </w:r>
      <w:r>
        <w:fldChar w:fldCharType="end"/>
      </w:r>
      <w:r>
        <w:t xml:space="preserve">, and whole plant growth </w:t>
      </w:r>
      <w:r w:rsidR="00F645DB">
        <w:fldChar w:fldCharType="begin" w:fldLock="1"/>
      </w:r>
      <w:r w:rsidR="00E16C50">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plainTextFormattedCitation":"(Liang et al., 2020)","previouslyFormattedCitation":"(Liang &lt;i&gt;et al.&lt;/i&gt;, 2020)"},"properties":{"noteIndex":0},"schema":"https://github.com/citation-style-language/schema/raw/master/csl-citation.json"}</w:instrText>
      </w:r>
      <w:r w:rsidR="00F645DB">
        <w:fldChar w:fldCharType="separate"/>
      </w:r>
      <w:r w:rsidR="00F645DB" w:rsidRPr="00F645DB">
        <w:rPr>
          <w:noProof/>
        </w:rPr>
        <w:t xml:space="preserve">(Liang </w:t>
      </w:r>
      <w:r w:rsidR="00F645DB" w:rsidRPr="00F645DB">
        <w:rPr>
          <w:i/>
          <w:noProof/>
        </w:rPr>
        <w:t>et al.</w:t>
      </w:r>
      <w:r w:rsidR="00F645DB" w:rsidRPr="00F645DB">
        <w:rPr>
          <w:noProof/>
        </w:rPr>
        <w:t>, 2020)</w:t>
      </w:r>
      <w:r w:rsidR="00F645DB">
        <w:fldChar w:fldCharType="end"/>
      </w:r>
      <w:r>
        <w:t xml:space="preserve">. </w:t>
      </w:r>
      <w:r w:rsidR="00E16C50">
        <w:t>The common positive relationships</w:t>
      </w:r>
      <w:r>
        <w:t xml:space="preserve"> between soil nitrogen availability, leaf nitrogen allocation, and photosynthetic capacity serves as the basis for how many terrestrial biosphere models estimate photosynthetic capacity within plant functional groups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uris":["http://www.mendeley.com/documents/?uuid=b45ebbbe-9cfa-41ef-9337-8bc2bfdfb16b"]}],"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fldChar w:fldCharType="separate"/>
      </w:r>
      <w:r w:rsidRPr="00F13EBD">
        <w:rPr>
          <w:noProof/>
        </w:rPr>
        <w:t xml:space="preserve">(Smith &amp; Dukes, 2013; Rogers </w:t>
      </w:r>
      <w:r w:rsidRPr="00F13EBD">
        <w:rPr>
          <w:i/>
          <w:noProof/>
        </w:rPr>
        <w:t>et al.</w:t>
      </w:r>
      <w:r w:rsidRPr="00F13EBD">
        <w:rPr>
          <w:noProof/>
        </w:rPr>
        <w:t>, 2017)</w:t>
      </w:r>
      <w:r>
        <w:fldChar w:fldCharType="end"/>
      </w:r>
      <w:r>
        <w:t xml:space="preserve">. However, recent work calls the generality of these relationships into question, </w:t>
      </w:r>
      <w:r w:rsidR="00FD1C5A">
        <w:t xml:space="preserve">and </w:t>
      </w:r>
      <w:r w:rsidR="002C2D4C">
        <w:t xml:space="preserve">suggests that </w:t>
      </w:r>
      <w:r w:rsidR="00E16C50">
        <w:t>these relationships</w:t>
      </w:r>
      <w:r w:rsidR="002C2D4C">
        <w:t xml:space="preserve"> depend on climatic factors that modify photosynthetic demand to build and maintain photosynthetic enzymes </w:t>
      </w:r>
      <w:r w:rsidR="002C2D4C">
        <w:fldChar w:fldCharType="begin" w:fldLock="1"/>
      </w:r>
      <w:r w:rsidR="00F871BB">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mendeley":{"formattedCitation":"(Dong &lt;i&gt;et al.&lt;/i&gt;, 2017, 2020; Smith &lt;i&gt;et al.&lt;/i&gt;, 2019; Paillassa &lt;i&gt;et al.&lt;/i&gt;, 2020)","plainTextFormattedCitation":"(Dong et al., 2017, 2020; Smith et al., 2019; Paillassa et al., 2020)","previouslyFormattedCitation":"(Dong &lt;i&gt;et al.&lt;/i&gt;, 2017, 2020; Smith &lt;i&gt;et al.&lt;/i&gt;, 2019; Paillassa &lt;i&gt;et al.&lt;/i&gt;, 2020)"},"properties":{"noteIndex":0},"schema":"https://github.com/citation-style-language/schema/raw/master/csl-citation.json"}</w:instrText>
      </w:r>
      <w:r w:rsidR="002C2D4C">
        <w:fldChar w:fldCharType="separate"/>
      </w:r>
      <w:r w:rsidR="00F871BB" w:rsidRPr="00F871BB">
        <w:rPr>
          <w:noProof/>
        </w:rPr>
        <w:t xml:space="preserve">(Dong </w:t>
      </w:r>
      <w:r w:rsidR="00F871BB" w:rsidRPr="00F871BB">
        <w:rPr>
          <w:i/>
          <w:noProof/>
        </w:rPr>
        <w:t>et al.</w:t>
      </w:r>
      <w:r w:rsidR="00F871BB" w:rsidRPr="00F871BB">
        <w:rPr>
          <w:noProof/>
        </w:rPr>
        <w:t xml:space="preserve">, 2017, 2020; Smith </w:t>
      </w:r>
      <w:r w:rsidR="00F871BB" w:rsidRPr="00F871BB">
        <w:rPr>
          <w:i/>
          <w:noProof/>
        </w:rPr>
        <w:t>et al.</w:t>
      </w:r>
      <w:r w:rsidR="00F871BB" w:rsidRPr="00F871BB">
        <w:rPr>
          <w:noProof/>
        </w:rPr>
        <w:t xml:space="preserve">, 2019; Paillassa </w:t>
      </w:r>
      <w:r w:rsidR="00F871BB" w:rsidRPr="00F871BB">
        <w:rPr>
          <w:i/>
          <w:noProof/>
        </w:rPr>
        <w:t>et al.</w:t>
      </w:r>
      <w:r w:rsidR="00F871BB" w:rsidRPr="00F871BB">
        <w:rPr>
          <w:noProof/>
        </w:rPr>
        <w:t>, 2020)</w:t>
      </w:r>
      <w:r w:rsidR="002C2D4C">
        <w:fldChar w:fldCharType="end"/>
      </w:r>
      <w:r w:rsidR="002C2D4C">
        <w:t>.</w:t>
      </w:r>
      <w:r w:rsidR="005052B7">
        <w:t xml:space="preserve"> </w:t>
      </w:r>
    </w:p>
    <w:p w14:paraId="4BC37C19" w14:textId="1B525DD8" w:rsidR="001A31D4" w:rsidRDefault="001A31D4" w:rsidP="001A31D4">
      <w:pPr>
        <w:spacing w:line="480" w:lineRule="auto"/>
        <w:ind w:firstLine="720"/>
      </w:pPr>
      <w:r>
        <w:t>Recent theory provides a solution</w:t>
      </w:r>
    </w:p>
    <w:p w14:paraId="32FCA316" w14:textId="45626AC2" w:rsidR="00287D42" w:rsidRDefault="001A5E20" w:rsidP="00E16C50">
      <w:pPr>
        <w:spacing w:line="480" w:lineRule="auto"/>
        <w:ind w:firstLine="720"/>
      </w:pPr>
      <w:r>
        <w:lastRenderedPageBreak/>
        <w:t>Additionally, studies suggest that whole plant responses to soil nitrogen availability may be greater than leaf responses to soil nitrogen availability</w:t>
      </w:r>
      <w:r w:rsidR="007935E9">
        <w:t xml:space="preserve"> </w:t>
      </w:r>
      <w:r w:rsidR="007935E9">
        <w:fldChar w:fldCharType="begin" w:fldLock="1"/>
      </w:r>
      <w:r w:rsidR="000B69B8">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plainTextFormattedCitation":"(Liang et al., 2020)","previouslyFormattedCitation":"(Liang &lt;i&gt;et al.&lt;/i&gt;, 2020)"},"properties":{"noteIndex":0},"schema":"https://github.com/citation-style-language/schema/raw/master/csl-citation.json"}</w:instrText>
      </w:r>
      <w:r w:rsidR="007935E9">
        <w:fldChar w:fldCharType="separate"/>
      </w:r>
      <w:r w:rsidR="007935E9" w:rsidRPr="007935E9">
        <w:rPr>
          <w:noProof/>
        </w:rPr>
        <w:t xml:space="preserve">(Liang </w:t>
      </w:r>
      <w:r w:rsidR="007935E9" w:rsidRPr="007935E9">
        <w:rPr>
          <w:i/>
          <w:noProof/>
        </w:rPr>
        <w:t>et al.</w:t>
      </w:r>
      <w:r w:rsidR="007935E9" w:rsidRPr="007935E9">
        <w:rPr>
          <w:noProof/>
        </w:rPr>
        <w:t>, 2020)</w:t>
      </w:r>
      <w:r w:rsidR="007935E9">
        <w:fldChar w:fldCharType="end"/>
      </w:r>
      <w:r>
        <w:t xml:space="preserve">, and that </w:t>
      </w:r>
      <w:r w:rsidR="001B143E">
        <w:t>increases in soil nitrogen availability may reduce the proportion of leaf nitrogen that gets allocated to photosynthetic apparatuses</w:t>
      </w:r>
      <w:r w:rsidR="00FD1C5A">
        <w:t xml:space="preserve"> </w:t>
      </w:r>
      <w:r w:rsidR="001B143E">
        <w:fldChar w:fldCharType="begin" w:fldLock="1"/>
      </w:r>
      <w:r w:rsidR="007935E9">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manualFormatting":"(Liang et al., 2020","plainTextFormattedCitation":"(Liang et al., 2020)","previouslyFormattedCitation":"(Liang &lt;i&gt;et al.&lt;/i&gt;, 2020)"},"properties":{"noteIndex":0},"schema":"https://github.com/citation-style-language/schema/raw/master/csl-citation.json"}</w:instrText>
      </w:r>
      <w:r w:rsidR="001B143E">
        <w:fldChar w:fldCharType="separate"/>
      </w:r>
      <w:r w:rsidR="001B143E" w:rsidRPr="001B143E">
        <w:rPr>
          <w:noProof/>
        </w:rPr>
        <w:t xml:space="preserve">(Liang </w:t>
      </w:r>
      <w:r w:rsidR="001B143E" w:rsidRPr="001B143E">
        <w:rPr>
          <w:i/>
          <w:noProof/>
        </w:rPr>
        <w:t>et al.</w:t>
      </w:r>
      <w:r w:rsidR="001B143E" w:rsidRPr="001B143E">
        <w:rPr>
          <w:noProof/>
        </w:rPr>
        <w:t>, 2020</w:t>
      </w:r>
      <w:r w:rsidR="001B143E">
        <w:fldChar w:fldCharType="end"/>
      </w:r>
      <w:r w:rsidR="001B143E">
        <w:t xml:space="preserve">; </w:t>
      </w:r>
      <w:r w:rsidR="00FD1C5A">
        <w:t xml:space="preserve">Waring et al., </w:t>
      </w:r>
      <w:r w:rsidR="00FD1C5A">
        <w:rPr>
          <w:i/>
          <w:iCs/>
        </w:rPr>
        <w:t>in prep</w:t>
      </w:r>
      <w:r w:rsidR="00FD1C5A">
        <w:t>)</w:t>
      </w:r>
      <w:r w:rsidR="00287D42">
        <w:t>.</w:t>
      </w:r>
      <w:r w:rsidR="00F645DB">
        <w:t xml:space="preserve"> </w:t>
      </w:r>
    </w:p>
    <w:p w14:paraId="1DB1B39F" w14:textId="5D01182A" w:rsidR="00F645DB" w:rsidRDefault="001B143E" w:rsidP="00E16C50">
      <w:pPr>
        <w:spacing w:line="480" w:lineRule="auto"/>
        <w:ind w:firstLine="720"/>
      </w:pPr>
      <w:r>
        <w:t xml:space="preserve">Nutrient acquisition strategy may also alter linkages between carbon and nitrogen cycle dynamics and could modify the net effect of soil nitrogen availability on such cycle dynamics. </w:t>
      </w:r>
    </w:p>
    <w:p w14:paraId="3E784CAC" w14:textId="661A71C4" w:rsidR="00EC2C0C" w:rsidRDefault="00EC2C0C" w:rsidP="00E16C50">
      <w:pPr>
        <w:spacing w:line="480" w:lineRule="auto"/>
        <w:ind w:firstLine="720"/>
      </w:pPr>
    </w:p>
    <w:p w14:paraId="1F8B4EF6" w14:textId="69E42B52" w:rsidR="00EC2C0C" w:rsidRDefault="00EC2C0C" w:rsidP="00E16C50">
      <w:pPr>
        <w:spacing w:line="480" w:lineRule="auto"/>
        <w:ind w:firstLine="720"/>
      </w:pPr>
    </w:p>
    <w:p w14:paraId="09563798" w14:textId="102C75A1" w:rsidR="00146410" w:rsidRDefault="00EC2C0C" w:rsidP="00E16C50">
      <w:pPr>
        <w:spacing w:line="480" w:lineRule="auto"/>
        <w:ind w:firstLine="720"/>
      </w:pPr>
      <w:r>
        <w:t xml:space="preserve">Previous attempts to disentangle interactions between nutrient acquisition strategy and carbon costs to acquire nitrogen have been limited, as species selections have differed by more than their nutrient acquisition strategy. For example, Perkowski et al. (2021) used cotton and soybean to detect differences in structural carbon costs to acquire nitrogen </w:t>
      </w:r>
      <w:r w:rsidR="00146410">
        <w:t xml:space="preserve">due to light availability and nitrogen fertilization. Cotton is a woody perennial species that can acquire nutrients via direct uptake or through symbioses with arbuscular mycorrhizal fungi, while soybean is </w:t>
      </w:r>
      <w:proofErr w:type="gramStart"/>
      <w:r w:rsidR="00146410">
        <w:t>a</w:t>
      </w:r>
      <w:proofErr w:type="gramEnd"/>
      <w:r w:rsidR="00146410">
        <w:t xml:space="preserve"> herbaceous annual species that can acquire nutrients via direct uptake, through </w:t>
      </w:r>
      <w:proofErr w:type="spellStart"/>
      <w:r w:rsidR="00146410">
        <w:t>sy</w:t>
      </w:r>
      <w:proofErr w:type="spellEnd"/>
      <w:r w:rsidR="00146410">
        <w:t xml:space="preserve"> </w:t>
      </w:r>
      <w:proofErr w:type="spellStart"/>
      <w:r w:rsidR="00146410">
        <w:t>mbioses</w:t>
      </w:r>
      <w:proofErr w:type="spellEnd"/>
      <w:r w:rsidR="00146410">
        <w:t xml:space="preserve"> with arbuscular mycorrhizal fungi, or through symbioses with symbiotic nitrogen fixing bacteria. Lu et al. (2022) used a similar paired species design, quantifying a similar metric in ryegrass and clover. Ryegrass is a perennial grass capable of acquiring nutrients through direct uptake pathways or via associations with arbuscular mycorrhizal fungi, while clover is an annual </w:t>
      </w:r>
    </w:p>
    <w:p w14:paraId="0A7C1CD2" w14:textId="77777777" w:rsidR="00146410" w:rsidRDefault="00146410" w:rsidP="00E16C50">
      <w:pPr>
        <w:spacing w:line="480" w:lineRule="auto"/>
        <w:ind w:firstLine="720"/>
      </w:pPr>
    </w:p>
    <w:p w14:paraId="0ECB577C" w14:textId="77777777" w:rsidR="00146410" w:rsidRDefault="00146410" w:rsidP="00E16C50">
      <w:pPr>
        <w:spacing w:line="480" w:lineRule="auto"/>
        <w:ind w:firstLine="720"/>
      </w:pPr>
    </w:p>
    <w:p w14:paraId="715ECC97" w14:textId="1E99EA3E" w:rsidR="00EC2C0C" w:rsidRDefault="00EC2C0C" w:rsidP="00E16C50">
      <w:pPr>
        <w:spacing w:line="480" w:lineRule="auto"/>
        <w:ind w:firstLine="720"/>
      </w:pPr>
      <w:r>
        <w:fldChar w:fldCharType="begin" w:fldLock="1"/>
      </w:r>
      <w:r w:rsidR="00237528">
        <w:instrText>ADDIN CSL_CITATION {"citationItems":[{"id":"ITEM-1","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1","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 Lu &lt;i&gt;et al.&lt;/i&gt;, 2022)","plainTextFormattedCitation":"(Perkowski et al., 2021; Lu et al., 2022)","previouslyFormattedCitation":"(Perkowski &lt;i&gt;et al.&lt;/i&gt;, 2021; Lu &lt;i&gt;et al.&lt;/i&gt;, 2022)"},"properties":{"noteIndex":0},"schema":"https://github.com/citation-style-language/schema/raw/master/csl-citation.json"}</w:instrText>
      </w:r>
      <w:r>
        <w:fldChar w:fldCharType="separate"/>
      </w:r>
      <w:r w:rsidRPr="00EC2C0C">
        <w:rPr>
          <w:noProof/>
        </w:rPr>
        <w:t xml:space="preserve">(Perkowski </w:t>
      </w:r>
      <w:r w:rsidRPr="00EC2C0C">
        <w:rPr>
          <w:i/>
          <w:noProof/>
        </w:rPr>
        <w:t>et al.</w:t>
      </w:r>
      <w:r w:rsidRPr="00EC2C0C">
        <w:rPr>
          <w:noProof/>
        </w:rPr>
        <w:t xml:space="preserve">, 2021; Lu </w:t>
      </w:r>
      <w:r w:rsidRPr="00EC2C0C">
        <w:rPr>
          <w:i/>
          <w:noProof/>
        </w:rPr>
        <w:t>et al.</w:t>
      </w:r>
      <w:r w:rsidRPr="00EC2C0C">
        <w:rPr>
          <w:noProof/>
        </w:rPr>
        <w:t>, 2022)</w:t>
      </w:r>
      <w:r>
        <w:fldChar w:fldCharType="end"/>
      </w:r>
    </w:p>
    <w:p w14:paraId="444BEBFD" w14:textId="77777777" w:rsidR="00A461D6" w:rsidRDefault="00FF7948" w:rsidP="00642465">
      <w:pPr>
        <w:spacing w:line="480" w:lineRule="auto"/>
        <w:ind w:firstLine="720"/>
      </w:pPr>
      <w:r>
        <w:lastRenderedPageBreak/>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is will increase the amount of nitrogen acquired per belowground carbon investment, which will maximize both nitrogen and carbon allocation to growth and storage</w:t>
      </w:r>
    </w:p>
    <w:p w14:paraId="643926A3" w14:textId="0C956BE4"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E16C50">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lastRenderedPageBreak/>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3"/>
      <w:r w:rsidR="00BC7961">
        <w:t>4</w:t>
      </w:r>
      <w:commentRangeEnd w:id="3"/>
      <w:r w:rsidR="00BC7961">
        <w:rPr>
          <w:rStyle w:val="CommentReference"/>
          <w:rFonts w:eastAsia="Times New Roman" w:cs="Times New Roman"/>
        </w:rPr>
        <w:commentReference w:id="3"/>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AF6B42D"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813CB8">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813CB8" w:rsidRPr="00813CB8">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xml:space="preserve">. Nitrogen fertilization doses were received as topical agents to </w:t>
      </w:r>
      <w:r w:rsidR="007B6BD6">
        <w:rPr>
          <w:rFonts w:cs="Times New Roman"/>
        </w:rPr>
        <w:lastRenderedPageBreak/>
        <w:t>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1A5E20">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A5E20">
        <w:rPr>
          <w:rFonts w:ascii="Cambria Math" w:hAnsi="Cambria Math" w:cs="Cambria Math"/>
        </w:rPr>
        <w:instrText>∼</w:instrText>
      </w:r>
      <w:r w:rsidR="001A5E20">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61C9DA22"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 xml:space="preserve">canner to determine wet leaf </w:t>
      </w:r>
      <w:r w:rsidRPr="00863849">
        <w:rPr>
          <w:color w:val="000000"/>
        </w:rPr>
        <w:lastRenderedPageBreak/>
        <w:t>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813CB8" w:rsidRPr="00813CB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A5E20">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F13EBD" w:rsidRPr="00F13EBD">
        <w:rPr>
          <w:noProof/>
          <w:color w:val="000000"/>
        </w:rPr>
        <w:t xml:space="preserve">(Schneider </w:t>
      </w:r>
      <w:r w:rsidR="00F13EBD" w:rsidRPr="00F13EBD">
        <w:rPr>
          <w:i/>
          <w:noProof/>
          <w:color w:val="000000"/>
        </w:rPr>
        <w:t>et al.</w:t>
      </w:r>
      <w:r w:rsidR="00F13EBD" w:rsidRPr="00F13EBD">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3EDA903"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00813CB8" w:rsidRPr="00813CB8">
        <w:rPr>
          <w:noProof/>
          <w:color w:val="000000"/>
        </w:rPr>
        <w:t>(Duursma, 2015)</w:t>
      </w:r>
      <w:r w:rsidRPr="00863849">
        <w:rPr>
          <w:color w:val="000000"/>
        </w:rPr>
        <w:fldChar w:fldCharType="end"/>
      </w:r>
      <w:r w:rsidRPr="00863849">
        <w:rPr>
          <w:color w:val="000000"/>
        </w:rPr>
        <w:t>. This function estimates the maximum rate of Rubisco carboxylation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A5E2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00F13EBD" w:rsidRPr="00F13EBD">
        <w:rPr>
          <w:noProof/>
          <w:color w:val="000000"/>
        </w:rPr>
        <w:t xml:space="preserve">(Farquhar </w:t>
      </w:r>
      <w:r w:rsidR="00F13EBD" w:rsidRPr="00F13EBD">
        <w:rPr>
          <w:i/>
          <w:noProof/>
          <w:color w:val="000000"/>
        </w:rPr>
        <w:t>et al.</w:t>
      </w:r>
      <w:r w:rsidR="00F13EBD" w:rsidRPr="00F13EBD">
        <w:rPr>
          <w:noProof/>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1A5E2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A5E2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9D6AC02"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r w:rsidRPr="00DB6582">
        <w:rPr>
          <w:i/>
          <w:iCs/>
          <w:color w:val="000000"/>
        </w:rPr>
        <w:t>V</w:t>
      </w:r>
      <w:r w:rsidRPr="00275258">
        <w:rPr>
          <w:color w:val="000000"/>
          <w:vertAlign w:val="subscript"/>
        </w:rPr>
        <w:t>cmax</w:t>
      </w:r>
      <w:r>
        <w:rPr>
          <w:color w:val="000000"/>
        </w:rPr>
        <w:t xml:space="preserve"> and </w:t>
      </w:r>
      <w:r w:rsidRPr="00DB6582">
        <w:rPr>
          <w:i/>
          <w:iCs/>
        </w:rPr>
        <w:t>J</w:t>
      </w:r>
      <w:r w:rsidRPr="00275258">
        <w:rPr>
          <w:vertAlign w:val="subscript"/>
        </w:rPr>
        <w:t>max</w:t>
      </w:r>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6298A324"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A5E20">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5CA3C29"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A8AF387"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A5E20">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C7318F">
        <w:rPr>
          <w:color w:val="000000"/>
        </w:rPr>
        <w:fldChar w:fldCharType="separate"/>
      </w:r>
      <w:r w:rsidR="00F13EBD" w:rsidRPr="00F13EBD">
        <w:rPr>
          <w:noProof/>
          <w:color w:val="000000"/>
        </w:rPr>
        <w:t xml:space="preserve">(Heskel </w:t>
      </w:r>
      <w:r w:rsidR="00F13EBD" w:rsidRPr="00F13EBD">
        <w:rPr>
          <w:i/>
          <w:noProof/>
          <w:color w:val="000000"/>
        </w:rPr>
        <w:t>et al.</w:t>
      </w:r>
      <w:r w:rsidR="00F13EBD" w:rsidRPr="00F13EBD">
        <w:rPr>
          <w:noProof/>
          <w:color w:val="000000"/>
        </w:rPr>
        <w:t>, 2016)</w:t>
      </w:r>
      <w:r w:rsidR="00C7318F">
        <w:rPr>
          <w:color w:val="000000"/>
        </w:rPr>
        <w:fldChar w:fldCharType="end"/>
      </w:r>
      <w:r>
        <w:rPr>
          <w:color w:val="000000"/>
        </w:rPr>
        <w:t xml:space="preserve">. </w:t>
      </w:r>
      <w:r w:rsidR="00224179">
        <w:rPr>
          <w:color w:val="000000"/>
        </w:rPr>
        <w:t>We also</w:t>
      </w:r>
      <w:r>
        <w:rPr>
          <w:color w:val="000000"/>
        </w:rPr>
        <w:t xml:space="preserv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r w:rsidRPr="000048CE">
        <w:rPr>
          <w:i/>
          <w:iCs/>
          <w:color w:val="000000" w:themeColor="text1"/>
        </w:rPr>
        <w:t>V</w:t>
      </w:r>
      <w:r w:rsidRPr="00F15977">
        <w:rPr>
          <w:color w:val="000000" w:themeColor="text1"/>
          <w:vertAlign w:val="subscript"/>
        </w:rPr>
        <w:t>cmax</w:t>
      </w:r>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r>
        <w:rPr>
          <w:i/>
          <w:iCs/>
          <w:color w:val="000000" w:themeColor="text1"/>
        </w:rPr>
        <w:t>V</w:t>
      </w:r>
      <w:r>
        <w:rPr>
          <w:color w:val="000000" w:themeColor="text1"/>
          <w:vertAlign w:val="subscript"/>
        </w:rPr>
        <w:t>cmax</w:t>
      </w:r>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xml:space="preserve">. Leaf areas of all harvested leaves were </w:t>
      </w:r>
      <w:r w:rsidR="00360D30" w:rsidRPr="00360D30">
        <w:lastRenderedPageBreak/>
        <w:t>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23E841FA"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1A5E20">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w:t>
      </w:r>
      <w:r>
        <w:lastRenderedPageBreak/>
        <w:t>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398E1D3D"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813CB8" w:rsidRPr="00813CB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w:t>
      </w:r>
      <w:r>
        <w:lastRenderedPageBreak/>
        <w:t xml:space="preserve">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375AE164"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A5E20">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F13EBD" w:rsidRPr="00F13EBD">
        <w:rPr>
          <w:noProof/>
        </w:rPr>
        <w:t xml:space="preserve">(Bates </w:t>
      </w:r>
      <w:r w:rsidR="00F13EBD" w:rsidRPr="00F13EBD">
        <w:rPr>
          <w:i/>
          <w:noProof/>
        </w:rPr>
        <w:t>et al.</w:t>
      </w:r>
      <w:r w:rsidR="00F13EBD" w:rsidRPr="00F13EBD">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00813CB8" w:rsidRPr="00813CB8">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813CB8">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813CB8" w:rsidRPr="00813CB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13CB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00813CB8" w:rsidRPr="00813CB8">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813CB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813CB8" w:rsidRPr="00813CB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5A715FF"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 nitrogen fertilization (2.77</w:t>
      </w:r>
      <w:r w:rsidRPr="008E75B9">
        <w:sym w:font="Symbol" w:char="F0B1"/>
      </w:r>
      <w:r>
        <w:t xml:space="preserve">0.44 </w:t>
      </w:r>
      <w:proofErr w:type="spellStart"/>
      <w:r>
        <w:t>gC</w:t>
      </w:r>
      <w:proofErr w:type="spellEnd"/>
      <w:r>
        <w:t xml:space="preserve"> g</w:t>
      </w:r>
      <w:r>
        <w:rPr>
          <w:vertAlign w:val="superscript"/>
        </w:rPr>
        <w:t>-1</w:t>
      </w:r>
      <w:r>
        <w:t xml:space="preserve">N) had 63.4% lower </w:t>
      </w:r>
      <w:r w:rsidRPr="00607987">
        <w:t>structural carbon costs to acquire nitrogen</w:t>
      </w:r>
      <w:r>
        <w:t xml:space="preserve"> than non-inoculated individuals also grown under low nitrogen fertilization (7.56</w:t>
      </w:r>
      <w:r w:rsidRPr="008E75B9">
        <w:sym w:font="Symbol" w:char="F0B1"/>
      </w:r>
      <w:r>
        <w:t xml:space="preserve">1.20 </w:t>
      </w:r>
      <w:proofErr w:type="spellStart"/>
      <w:r>
        <w:t>gC</w:t>
      </w:r>
      <w:proofErr w:type="spellEnd"/>
      <w:r>
        <w:t xml:space="preserve"> g</w:t>
      </w:r>
      <w:r>
        <w:rPr>
          <w:vertAlign w:val="superscript"/>
        </w:rPr>
        <w:t>-1</w:t>
      </w:r>
      <w:r>
        <w:t xml:space="preserve">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where individuals grown under high nitrogen fertilization (2.10</w:t>
      </w:r>
      <w:r w:rsidRPr="008E75B9">
        <w:sym w:font="Symbol" w:char="F0B1"/>
      </w:r>
      <w:r>
        <w:t xml:space="preserve">0.25 </w:t>
      </w:r>
      <w:proofErr w:type="spellStart"/>
      <w:r>
        <w:t>gC</w:t>
      </w:r>
      <w:proofErr w:type="spellEnd"/>
      <w:r>
        <w:t xml:space="preserve"> g</w:t>
      </w:r>
      <w:r>
        <w:rPr>
          <w:vertAlign w:val="superscript"/>
        </w:rPr>
        <w:t>-1</w:t>
      </w:r>
      <w:r>
        <w:t xml:space="preserve">N) had 54.1% lower </w:t>
      </w:r>
      <w:r w:rsidRPr="00607987">
        <w:t>structural carbon costs to acquire nitrogen</w:t>
      </w:r>
      <w:r>
        <w:t xml:space="preserve"> than those grown under low nitrogen fertilization (4.58</w:t>
      </w:r>
      <w:r w:rsidRPr="008E75B9">
        <w:sym w:font="Symbol" w:char="F0B1"/>
      </w:r>
      <w:r>
        <w:t xml:space="preserve">0.52 </w:t>
      </w:r>
      <w:proofErr w:type="spellStart"/>
      <w:r>
        <w:t>gC</w:t>
      </w:r>
      <w:proofErr w:type="spellEnd"/>
      <w:r>
        <w:t xml:space="preserve"> g</w:t>
      </w:r>
      <w:r>
        <w:rPr>
          <w:vertAlign w:val="superscript"/>
        </w:rPr>
        <w:t>-1</w:t>
      </w:r>
      <w:r>
        <w:t xml:space="preserve">N; Tukey: p&lt;0.001). Inoculation decreased </w:t>
      </w:r>
      <w:r w:rsidRPr="00607987">
        <w:t>structural carbon costs to acquire nitrogen</w:t>
      </w:r>
      <w:r>
        <w:t>, where inoculated individuals (2.24</w:t>
      </w:r>
      <w:r w:rsidRPr="008E75B9">
        <w:sym w:font="Symbol" w:char="F0B1"/>
      </w:r>
      <w:r>
        <w:t xml:space="preserve">0.26 </w:t>
      </w:r>
      <w:proofErr w:type="spellStart"/>
      <w:r>
        <w:t>gC</w:t>
      </w:r>
      <w:proofErr w:type="spellEnd"/>
      <w:r>
        <w:t xml:space="preserve"> g</w:t>
      </w:r>
      <w:r>
        <w:rPr>
          <w:vertAlign w:val="superscript"/>
        </w:rPr>
        <w:t>-1</w:t>
      </w:r>
      <w:r>
        <w:t xml:space="preserve">N) had 91.5% lower </w:t>
      </w:r>
      <w:r w:rsidRPr="00607987">
        <w:t xml:space="preserve">structural carbon costs to acquire nitrogen than </w:t>
      </w:r>
      <w:r>
        <w:t>non-inoculated individuals (4.29</w:t>
      </w:r>
      <w:r w:rsidRPr="008E75B9">
        <w:sym w:font="Symbol" w:char="F0B1"/>
      </w:r>
      <w:r>
        <w:t xml:space="preserve">0.49 </w:t>
      </w:r>
      <w:proofErr w:type="spellStart"/>
      <w:r>
        <w:t>gC</w:t>
      </w:r>
      <w:proofErr w:type="spellEnd"/>
      <w:r>
        <w:t xml:space="preserve"> g</w:t>
      </w:r>
      <w:r>
        <w:rPr>
          <w:vertAlign w:val="superscript"/>
        </w:rPr>
        <w:t>-1</w:t>
      </w:r>
      <w:r>
        <w:t>N; Tukey: p&lt;0.001).</w:t>
      </w:r>
    </w:p>
    <w:p w14:paraId="5052635E" w14:textId="65B77B37" w:rsidR="008B6B1D" w:rsidRDefault="008B6B1D" w:rsidP="008B6B1D">
      <w:pPr>
        <w:spacing w:line="480" w:lineRule="auto"/>
        <w:ind w:firstLine="720"/>
      </w:pPr>
      <w:r>
        <w:t xml:space="preserve">Inoculation negatively affected </w:t>
      </w:r>
      <w:r w:rsidRPr="00607987">
        <w:t>belowground carbon biomass (</w:t>
      </w:r>
      <w:r>
        <w:t xml:space="preserve">Table </w:t>
      </w:r>
      <w:r w:rsidR="00D14794">
        <w:t>1</w:t>
      </w:r>
      <w:r>
        <w:t xml:space="preserve">; Fig. </w:t>
      </w:r>
      <w:r w:rsidR="00D14794">
        <w:t>1</w:t>
      </w:r>
      <w:r>
        <w:t>B). Specifically, inoculated individuals (0.295</w:t>
      </w:r>
      <w:r w:rsidRPr="008E75B9">
        <w:sym w:font="Symbol" w:char="F0B1"/>
      </w:r>
      <w:r>
        <w:t xml:space="preserve">0.037 </w:t>
      </w:r>
      <w:proofErr w:type="spellStart"/>
      <w:r>
        <w:t>gC</w:t>
      </w:r>
      <w:proofErr w:type="spellEnd"/>
      <w:r>
        <w:t>) had 29.9% less belowground carbon biomass than non-inoculated individuals (0.421</w:t>
      </w:r>
      <w:r w:rsidRPr="008E75B9">
        <w:sym w:font="Symbol" w:char="F0B1"/>
      </w:r>
      <w:r>
        <w:t xml:space="preserve">0.053 </w:t>
      </w:r>
      <w:proofErr w:type="spellStart"/>
      <w:r>
        <w:t>gC</w:t>
      </w:r>
      <w:proofErr w:type="spellEnd"/>
      <w:r>
        <w:t xml:space="preserve">; Tukey: p=0.050). There was no effect of nitrogen fertilization or any observable interaction between nitrogen fertilization and inoculation on </w:t>
      </w:r>
      <w:r w:rsidRPr="00607987">
        <w:t>belowground carbon biomass</w:t>
      </w:r>
      <w:r>
        <w:t xml:space="preserve"> (Table </w:t>
      </w:r>
      <w:r w:rsidR="00D14794">
        <w:t>1</w:t>
      </w:r>
      <w:r>
        <w:t xml:space="preserve">). </w:t>
      </w:r>
    </w:p>
    <w:p w14:paraId="03BAFA79" w14:textId="3C1AACDE" w:rsidR="008B6B1D" w:rsidRDefault="008B6B1D" w:rsidP="008B6B1D">
      <w:pPr>
        <w:spacing w:line="480" w:lineRule="auto"/>
        <w:ind w:firstLine="720"/>
      </w:pPr>
      <w:r>
        <w:t xml:space="preserve">Whole plant nitrogen biomass was driven by a strong interaction between fertilization and inoculation (Table </w:t>
      </w:r>
      <w:r w:rsidR="00D14794">
        <w:t>1</w:t>
      </w:r>
      <w:r>
        <w:t xml:space="preserve">; Fig. </w:t>
      </w:r>
      <w:r w:rsidR="00D14794">
        <w:t>1</w:t>
      </w:r>
      <w:r>
        <w:t xml:space="preserve">C). This interaction indicated that inoculated individuals grown under low nitrogen fertilization (0.10 </w:t>
      </w:r>
      <w:r w:rsidRPr="008E75B9">
        <w:sym w:font="Symbol" w:char="F0B1"/>
      </w:r>
      <w:r>
        <w:t xml:space="preserve">0.005 </w:t>
      </w:r>
      <w:proofErr w:type="spellStart"/>
      <w:r>
        <w:t>gN</w:t>
      </w:r>
      <w:proofErr w:type="spellEnd"/>
      <w:r>
        <w:t xml:space="preserve">) had 72.4% higher whole plant nitrogen </w:t>
      </w:r>
      <w:r>
        <w:lastRenderedPageBreak/>
        <w:t>biomass than non-inoculated individuals also grown under low nitrogen fertilization (0.058</w:t>
      </w:r>
      <w:r w:rsidRPr="008E75B9">
        <w:sym w:font="Symbol" w:char="F0B1"/>
      </w:r>
      <w:r>
        <w:t xml:space="preserve">0.005 </w:t>
      </w:r>
      <w:proofErr w:type="spellStart"/>
      <w:r>
        <w:t>gN</w:t>
      </w:r>
      <w:proofErr w:type="spellEnd"/>
      <w:r>
        <w:t>; Tukey: p&lt;0.001), with no difference between inoculation treatments under high nitrogen fertilization (Tukey: p=0.873). Nitrogen fertilization also increased whole plant nitrogen biomass, where individuals grown under high nitrogen fertilization (0.173</w:t>
      </w:r>
      <w:r w:rsidRPr="008E75B9">
        <w:sym w:font="Symbol" w:char="F0B1"/>
      </w:r>
      <w:r>
        <w:t xml:space="preserve">0.004 </w:t>
      </w:r>
      <w:proofErr w:type="spellStart"/>
      <w:r>
        <w:t>gN</w:t>
      </w:r>
      <w:proofErr w:type="spellEnd"/>
      <w:r>
        <w:t>) had 119.0% higher whole plant nitrogen biomass than those grown under low nitrogen fertilization (0.079</w:t>
      </w:r>
      <w:r w:rsidRPr="008E75B9">
        <w:sym w:font="Symbol" w:char="F0B1"/>
      </w:r>
      <w:r>
        <w:t xml:space="preserve">0.003 </w:t>
      </w:r>
      <w:proofErr w:type="spellStart"/>
      <w:r>
        <w:t>gN</w:t>
      </w:r>
      <w:proofErr w:type="spellEnd"/>
      <w:r>
        <w:t>; Tukey: p&lt;0.001). Inoculation increased whole plant nitrogen biomass, where inoculated individuals (0.138</w:t>
      </w:r>
      <w:r w:rsidRPr="008E75B9">
        <w:sym w:font="Symbol" w:char="F0B1"/>
      </w:r>
      <w:r>
        <w:t xml:space="preserve">0.004 </w:t>
      </w:r>
      <w:proofErr w:type="spellStart"/>
      <w:r>
        <w:t>gN</w:t>
      </w:r>
      <w:proofErr w:type="spellEnd"/>
      <w:r>
        <w:t>) had 17.4% higher whole plant nitrogen biomass than non-inoculated individuals (0.114</w:t>
      </w:r>
      <w:r w:rsidRPr="008E75B9">
        <w:sym w:font="Symbol" w:char="F0B1"/>
      </w:r>
      <w:r>
        <w:t xml:space="preserve">0.004 </w:t>
      </w:r>
      <w:proofErr w:type="spellStart"/>
      <w:r w:rsidRPr="00D14794">
        <w:t>gN</w:t>
      </w:r>
      <w:proofErr w:type="spellEnd"/>
      <w:r>
        <w:t>;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7633E18" w14:textId="7363E654" w:rsidR="008B6B1D" w:rsidRDefault="008B6B1D" w:rsidP="008B6B1D">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p w14:paraId="0551DB44" w14:textId="77777777" w:rsidR="008B6B1D" w:rsidRDefault="008B6B1D" w:rsidP="008B6B1D">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29339ADF" w:rsidR="008B6B1D" w:rsidRDefault="008B6B1D" w:rsidP="008B6B1D">
      <w:pPr>
        <w:spacing w:line="480" w:lineRule="auto"/>
        <w:rPr>
          <w:b/>
          <w:bCs/>
        </w:rPr>
      </w:pPr>
      <w:commentRangeStart w:id="4"/>
      <w:commentRangeEnd w:id="4"/>
      <w:r>
        <w:rPr>
          <w:rStyle w:val="CommentReference"/>
          <w:rFonts w:eastAsia="Times New Roman" w:cs="Times New Roman"/>
        </w:rPr>
        <w:commentReference w:id="4"/>
      </w:r>
    </w:p>
    <w:p w14:paraId="4CE47144" w14:textId="043886E6"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77777777" w:rsidR="008B6B1D" w:rsidRPr="00322974" w:rsidRDefault="008B6B1D" w:rsidP="008B6B1D">
      <w:pPr>
        <w:spacing w:line="480" w:lineRule="auto"/>
        <w:rPr>
          <w:i/>
          <w:iCs/>
        </w:rPr>
      </w:pPr>
      <w:r w:rsidRPr="00322974">
        <w:rPr>
          <w:i/>
          <w:iCs/>
        </w:rPr>
        <w:lastRenderedPageBreak/>
        <w:t>Whole plant processes</w:t>
      </w:r>
    </w:p>
    <w:p w14:paraId="6F377BBC" w14:textId="2F7D182F" w:rsidR="008B6B1D" w:rsidRDefault="008B6B1D" w:rsidP="008B6B1D">
      <w:pPr>
        <w:spacing w:line="480" w:lineRule="auto"/>
        <w:ind w:firstLine="720"/>
      </w:pPr>
      <w:r>
        <w:t xml:space="preserve">Total leaf area was driven by a strong interaction between nitrogen fertilization and inoculation (Table </w:t>
      </w:r>
      <w:r w:rsidR="00D14794">
        <w:t>1</w:t>
      </w:r>
      <w:r>
        <w:t xml:space="preserve">; Fig. </w:t>
      </w:r>
      <w:r w:rsidR="00D14794">
        <w:t>2</w:t>
      </w:r>
      <w:r>
        <w:t>A). This interaction indicated that inoculated individuals grown under low nitrogen fertilization (829.2</w:t>
      </w:r>
      <w:r w:rsidRPr="008E75B9">
        <w:sym w:font="Symbol" w:char="F0B1"/>
      </w:r>
      <w:r>
        <w:t>30.5 cm</w:t>
      </w:r>
      <w:r>
        <w:rPr>
          <w:vertAlign w:val="superscript"/>
        </w:rPr>
        <w:t>2</w:t>
      </w:r>
      <w:r>
        <w:t>) had 59.7% higher total leaf area than non-inoculated individuals also grown under low nitrogen fertilization (519.2</w:t>
      </w:r>
      <w:r w:rsidRPr="008E75B9">
        <w:sym w:font="Symbol" w:char="F0B1"/>
      </w:r>
      <w:r>
        <w:t>30.5 cm</w:t>
      </w:r>
      <w:r>
        <w:rPr>
          <w:vertAlign w:val="superscript"/>
        </w:rPr>
        <w:t>2</w:t>
      </w:r>
      <w:r>
        <w:t>; Tukey: p&lt;0.001), with no difference between inoculation treatments under high nitrogen fertilization (Tukey: p=0.631). Nitrogen fertilization also increased total leaf area, where individuals grown under high nitrogen fertilization (1196.3</w:t>
      </w:r>
      <w:r w:rsidRPr="008E75B9">
        <w:sym w:font="Symbol" w:char="F0B1"/>
      </w:r>
      <w:r>
        <w:t>21.6 cm</w:t>
      </w:r>
      <w:r>
        <w:rPr>
          <w:vertAlign w:val="superscript"/>
        </w:rPr>
        <w:t>2</w:t>
      </w:r>
      <w:r>
        <w:t>) had 77.4% higher total leaf area than those grown under low nitrogen fertilization (674.2</w:t>
      </w:r>
      <w:r w:rsidRPr="008E75B9">
        <w:sym w:font="Symbol" w:char="F0B1"/>
      </w:r>
      <w:r>
        <w:t>21.6 cm</w:t>
      </w:r>
      <w:r>
        <w:rPr>
          <w:vertAlign w:val="superscript"/>
        </w:rPr>
        <w:t>2</w:t>
      </w:r>
      <w:r>
        <w:t>; Tukey: p&lt;0.001). Inoculation also increased total leaf area, where inoculated individuals (1025.7</w:t>
      </w:r>
      <w:r w:rsidRPr="008E75B9">
        <w:sym w:font="Symbol" w:char="F0B1"/>
      </w:r>
      <w:r>
        <w:t>21.6</w:t>
      </w:r>
      <w:r w:rsidRPr="0091473E">
        <w:t xml:space="preserve"> </w:t>
      </w:r>
      <w:r>
        <w:t>cm</w:t>
      </w:r>
      <w:r>
        <w:rPr>
          <w:vertAlign w:val="superscript"/>
        </w:rPr>
        <w:t>2</w:t>
      </w:r>
      <w:r>
        <w:t>) had 21.4 higher total leaf area than non-inoculated individuals (844.8</w:t>
      </w:r>
      <w:r w:rsidRPr="008E75B9">
        <w:sym w:font="Symbol" w:char="F0B1"/>
      </w:r>
      <w:r>
        <w:t>21.6</w:t>
      </w:r>
      <w:r w:rsidR="00D14794">
        <w:t xml:space="preserve"> </w:t>
      </w:r>
      <w:r w:rsidR="00D14794">
        <w:t>cm</w:t>
      </w:r>
      <w:r w:rsidR="00D14794">
        <w:rPr>
          <w:vertAlign w:val="superscript"/>
        </w:rPr>
        <w:t>2</w:t>
      </w:r>
      <w:r>
        <w:t>; Tukey: p&lt;0.001).</w:t>
      </w:r>
    </w:p>
    <w:p w14:paraId="3E92D654" w14:textId="4858F27D" w:rsidR="008B6B1D" w:rsidRDefault="008B6B1D" w:rsidP="008B6B1D">
      <w:pPr>
        <w:spacing w:line="480" w:lineRule="auto"/>
        <w:ind w:firstLine="720"/>
      </w:pPr>
      <w:r>
        <w:t>Whole plant biomass was driven by nitrogen fertilization (Table 5; Fig. 5B), where individuals grown under high nitrogen fertilization (5.24</w:t>
      </w:r>
      <w:r w:rsidRPr="008E75B9">
        <w:sym w:font="Symbol" w:char="F0B1"/>
      </w:r>
      <w:r>
        <w:t>0.23 g) had 55.5% higher whole plant biomass than those grown under low nitrogen fertilization (3.37</w:t>
      </w:r>
      <w:r w:rsidRPr="008E75B9">
        <w:sym w:font="Symbol" w:char="F0B1"/>
      </w:r>
      <w:r>
        <w:t xml:space="preserve">0.14 g; Tukey: p&lt;0.001). There was no observable inoculation effect nor was there any interaction between inoculation and nitrogen fertilization (Table </w:t>
      </w:r>
      <w:r w:rsidR="00D14794">
        <w:t>1</w:t>
      </w:r>
      <w:r>
        <w:t xml:space="preserve">; Fig. </w:t>
      </w:r>
      <w:r w:rsidR="00D14794">
        <w:t>2</w:t>
      </w:r>
      <w:r>
        <w:t>B).</w:t>
      </w:r>
    </w:p>
    <w:p w14:paraId="2235383F" w14:textId="77777777" w:rsidR="008B6B1D" w:rsidRDefault="008B6B1D" w:rsidP="008B6B1D">
      <w:pPr>
        <w:rPr>
          <w:b/>
          <w:bCs/>
        </w:rPr>
      </w:pPr>
      <w:r>
        <w:rPr>
          <w:b/>
          <w:bCs/>
        </w:rPr>
        <w:br w:type="page"/>
      </w:r>
    </w:p>
    <w:p w14:paraId="6EBB99A8" w14:textId="05950991" w:rsidR="008B6B1D" w:rsidRDefault="008B6B1D" w:rsidP="008B6B1D">
      <w:pPr>
        <w:spacing w:line="480" w:lineRule="auto"/>
        <w:rPr>
          <w:b/>
          <w:bCs/>
        </w:rPr>
      </w:pPr>
      <w:r>
        <w:rPr>
          <w:b/>
          <w:bCs/>
        </w:rPr>
        <w:lastRenderedPageBreak/>
        <w:t xml:space="preserve">Figure </w:t>
      </w:r>
      <w:r w:rsidR="00F640C8">
        <w:rPr>
          <w:b/>
          <w:bCs/>
        </w:rPr>
        <w:t>2</w:t>
      </w:r>
    </w:p>
    <w:p w14:paraId="2E02BAE4" w14:textId="06CC0167" w:rsidR="008B6B1D" w:rsidRDefault="008B6B1D" w:rsidP="008B6B1D">
      <w:pPr>
        <w:spacing w:line="480" w:lineRule="auto"/>
        <w:rPr>
          <w:b/>
          <w:bCs/>
        </w:rPr>
      </w:pPr>
    </w:p>
    <w:p w14:paraId="39C89638" w14:textId="0A69708C"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5F37B091" w14:textId="77777777" w:rsidR="008B6B1D" w:rsidRDefault="008B6B1D" w:rsidP="008B6B1D">
      <w:pPr>
        <w:spacing w:line="480" w:lineRule="auto"/>
        <w:rPr>
          <w:b/>
          <w:bCs/>
        </w:rPr>
      </w:pPr>
      <w:r>
        <w:rPr>
          <w:b/>
          <w:bCs/>
        </w:rPr>
        <w:br w:type="page"/>
      </w:r>
    </w:p>
    <w:p w14:paraId="767D9CCA" w14:textId="77777777" w:rsidR="008B6B1D" w:rsidRDefault="008B6B1D" w:rsidP="008B6B1D">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5B1BC2FB" w14:textId="77777777" w:rsidR="00F640C8" w:rsidRDefault="008B6B1D" w:rsidP="008B6B1D">
      <w:pPr>
        <w:spacing w:line="480" w:lineRule="auto"/>
      </w:pPr>
      <w:r>
        <w:tab/>
        <w:t xml:space="preserve">Root nodule biomass: root biomass and root nodule biomass were driven by a positive inoculation effect (Table </w:t>
      </w:r>
      <w:r w:rsidR="00D14794">
        <w:t>1</w:t>
      </w:r>
      <w:r>
        <w:t xml:space="preserve">; Figs. </w:t>
      </w:r>
      <w:r w:rsidR="00D14794">
        <w:t>3</w:t>
      </w:r>
      <w:r>
        <w:t>A-B). Specifically, inoculated individuals (root nodule biomass: root biomass: 0.144</w:t>
      </w:r>
      <w:r w:rsidRPr="008E75B9">
        <w:sym w:font="Symbol" w:char="F0B1"/>
      </w:r>
      <w:r>
        <w:t>0.023; root nodule biomass:</w:t>
      </w:r>
      <w:r w:rsidRPr="00D04ECF">
        <w:t xml:space="preserve"> </w:t>
      </w:r>
      <w:r>
        <w:t>0.0148</w:t>
      </w:r>
      <w:r w:rsidRPr="008E75B9">
        <w:sym w:font="Symbol" w:char="F0B1"/>
      </w:r>
      <w:r>
        <w:t>0.0043</w:t>
      </w:r>
      <w:r w:rsidR="00F640C8">
        <w:t xml:space="preserve"> g</w:t>
      </w:r>
      <w:r>
        <w:t>) had 323.5% and 2366.7% greater root nodule biomass: root biomass and root nodule biomass than non-inoculated individuals (root nodule biomass: root biomass: 0.034</w:t>
      </w:r>
      <w:r w:rsidRPr="008E75B9">
        <w:sym w:font="Symbol" w:char="F0B1"/>
      </w:r>
      <w:r>
        <w:t>0.023; root nodule biomass: 0.0006</w:t>
      </w:r>
      <w:r w:rsidRPr="008E75B9">
        <w:sym w:font="Symbol" w:char="F0B1"/>
      </w:r>
      <w:r>
        <w:t xml:space="preserve">0.0009 g), respectively (Tukey: p&lt;0.001 in both cases). </w:t>
      </w:r>
    </w:p>
    <w:p w14:paraId="4BF4E3B9" w14:textId="1390A77C" w:rsidR="008B6B1D" w:rsidRDefault="008B6B1D" w:rsidP="00F640C8">
      <w:pPr>
        <w:spacing w:line="480" w:lineRule="auto"/>
        <w:ind w:firstLine="720"/>
      </w:pPr>
      <w:r>
        <w:t>There was also a marginal negative effect of inoculation on root biomass, which indicated that inoculated individuals (0.671</w:t>
      </w:r>
      <w:r w:rsidRPr="008E75B9">
        <w:sym w:font="Symbol" w:char="F0B1"/>
      </w:r>
      <w:r>
        <w:t>0.084 g) had 26.9% lower root biomass than non-inoculated individuals (0.918</w:t>
      </w:r>
      <w:r w:rsidRPr="008E75B9">
        <w:sym w:font="Symbol" w:char="F0B1"/>
      </w:r>
      <w:r>
        <w:t xml:space="preserve">0.114 g; Tukey: p=0.081). There was no observable effect of nitrogen fertilization or interaction between nitrogen fertilization and inoculation on root nodule biomass: root biomass, root nodule biomass, or root biomass (Table </w:t>
      </w:r>
      <w:r w:rsidR="00F640C8">
        <w:t>1</w:t>
      </w:r>
      <w:r>
        <w:t>).</w:t>
      </w:r>
    </w:p>
    <w:p w14:paraId="0CD1113E" w14:textId="77777777" w:rsidR="008B6B1D" w:rsidRDefault="008B6B1D" w:rsidP="008B6B1D">
      <w:pPr>
        <w:spacing w:line="360" w:lineRule="auto"/>
      </w:pPr>
      <w:r>
        <w:br w:type="page"/>
      </w:r>
    </w:p>
    <w:p w14:paraId="4B8F339E" w14:textId="4479C829" w:rsidR="008B6B1D" w:rsidRDefault="008B6B1D" w:rsidP="008B6B1D">
      <w:pPr>
        <w:spacing w:line="480" w:lineRule="auto"/>
        <w:rPr>
          <w:b/>
          <w:bCs/>
        </w:rPr>
      </w:pPr>
      <w:r w:rsidRPr="001B21C7">
        <w:rPr>
          <w:b/>
          <w:bCs/>
        </w:rPr>
        <w:lastRenderedPageBreak/>
        <w:t xml:space="preserve">Figure </w:t>
      </w:r>
      <w:r w:rsidR="00F640C8">
        <w:rPr>
          <w:b/>
          <w:bCs/>
        </w:rPr>
        <w:t>3</w:t>
      </w:r>
    </w:p>
    <w:p w14:paraId="7A9DE14C" w14:textId="77777777" w:rsidR="008B6B1D" w:rsidRDefault="008B6B1D" w:rsidP="008B6B1D">
      <w:pPr>
        <w:spacing w:line="480" w:lineRule="auto"/>
        <w:rPr>
          <w:b/>
          <w:bCs/>
        </w:rPr>
      </w:pPr>
    </w:p>
    <w:p w14:paraId="45A28DA9" w14:textId="06240932" w:rsidR="008B6B1D" w:rsidRDefault="008B6B1D" w:rsidP="009D6E5B">
      <w:pPr>
        <w:spacing w:line="480" w:lineRule="auto"/>
      </w:pPr>
      <w:r>
        <w:rPr>
          <w:b/>
          <w:bCs/>
        </w:rPr>
        <w:t xml:space="preserve">Figure </w:t>
      </w:r>
      <w:r w:rsidR="00F640C8">
        <w:rPr>
          <w:b/>
          <w:bCs/>
        </w:rPr>
        <w:t>3</w:t>
      </w:r>
      <w:r>
        <w:rPr>
          <w:b/>
          <w:bCs/>
        </w:rPr>
        <w:t xml:space="preserve">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52EA5694" w14:textId="220B6E43" w:rsidR="008B6B1D" w:rsidRDefault="008B6B1D">
      <w: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79978F1B"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xml:space="preserve">; Figs. </w:t>
      </w:r>
      <w:r w:rsidR="00F640C8">
        <w:t>4</w:t>
      </w:r>
      <w:r w:rsidR="009E31F0">
        <w:t>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w:t>
      </w:r>
      <w:r w:rsidR="003D3439">
        <w:sym w:font="Symbol" w:char="F0B1"/>
      </w:r>
      <w:r w:rsidR="003D3439">
        <w:t>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4</w:t>
      </w:r>
      <w:r w:rsidR="003D3439">
        <w:sym w:font="Symbol" w:char="F0B1"/>
      </w:r>
      <w:r w:rsidR="003D3439">
        <w:t>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3D3439" w:rsidRPr="003D3439">
        <w:sym w:font="Symbol" w:char="F0B1"/>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w:t>
      </w:r>
      <w:r w:rsidR="003D3439" w:rsidRPr="003D3439">
        <w:sym w:font="Symbol" w:char="F0B1"/>
      </w:r>
      <w:r w:rsidR="003D3439" w:rsidRPr="003D3439">
        <w:t>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071365" w:rsidRPr="00071365">
        <w:sym w:font="Symbol" w:char="F0B1"/>
      </w:r>
      <w:r w:rsidR="00071365" w:rsidRPr="00071365">
        <w:t xml:space="preserve">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w:t>
      </w:r>
      <w:r w:rsidR="00071365" w:rsidRPr="00071365">
        <w:sym w:font="Symbol" w:char="F0B1"/>
      </w:r>
      <w:r w:rsidR="00071365" w:rsidRPr="00071365">
        <w:t>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3D3439">
        <w:sym w:font="Symbol" w:char="F0B1"/>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xml:space="preserve">; Figs. </w:t>
      </w:r>
      <w:r w:rsidR="00F640C8">
        <w:t>4</w:t>
      </w:r>
      <w:r w:rsidR="009E31F0">
        <w:t>A-B</w:t>
      </w:r>
      <w:r>
        <w:t>).</w:t>
      </w:r>
    </w:p>
    <w:p w14:paraId="0E0A3414" w14:textId="70C2C080"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xml:space="preserve">; Fig. </w:t>
      </w:r>
      <w:r w:rsidR="00F640C8">
        <w:t>4</w:t>
      </w:r>
      <w:r w:rsidR="006C759F">
        <w:t>C).</w:t>
      </w:r>
      <w:r w:rsidR="00852AF7">
        <w:t xml:space="preserve"> Specifically, inoculated individuals</w:t>
      </w:r>
      <w:r w:rsidR="00071365">
        <w:t xml:space="preserve"> (578.6</w:t>
      </w:r>
      <w:r w:rsidR="00071365" w:rsidRPr="00071365">
        <w:sym w:font="Symbol" w:char="F0B1"/>
      </w:r>
      <w:r w:rsidR="00071365">
        <w:t>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544.1</w:t>
      </w:r>
      <w:r w:rsidR="00071365" w:rsidRPr="00071365">
        <w:sym w:font="Symbol" w:char="F0B1"/>
      </w:r>
      <w:r w:rsidR="00071365">
        <w:t>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w:t>
      </w:r>
      <w:r w:rsidR="00071365" w:rsidRPr="00071365">
        <w:sym w:font="Symbol" w:char="F0B1"/>
      </w:r>
      <w:r w:rsidR="00071365">
        <w:t>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549.8</w:t>
      </w:r>
      <w:r w:rsidR="00071365" w:rsidRPr="00071365">
        <w:sym w:font="Symbol" w:char="F0B1"/>
      </w:r>
      <w:r w:rsidR="00071365">
        <w:t>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136C508E" w:rsidR="004A3DE5" w:rsidRDefault="009E31F0" w:rsidP="001A31D4">
      <w:pPr>
        <w:spacing w:line="480" w:lineRule="auto"/>
        <w:rPr>
          <w:b/>
          <w:bCs/>
        </w:rPr>
      </w:pPr>
      <w:r>
        <w:rPr>
          <w:b/>
          <w:bCs/>
        </w:rPr>
        <w:lastRenderedPageBreak/>
        <w:t xml:space="preserve">Figure </w:t>
      </w:r>
      <w:r w:rsidR="00F640C8">
        <w:rPr>
          <w:b/>
          <w:bCs/>
        </w:rPr>
        <w:t>4</w:t>
      </w:r>
    </w:p>
    <w:p w14:paraId="17064F2E" w14:textId="2FF5FD82" w:rsidR="004A3DE5" w:rsidRDefault="0029276A" w:rsidP="001A31D4">
      <w:pPr>
        <w:spacing w:line="48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3E01AB78" w:rsidR="007A2F1C" w:rsidRDefault="009E31F0" w:rsidP="001A31D4">
      <w:pPr>
        <w:spacing w:line="480" w:lineRule="auto"/>
      </w:pPr>
      <w:r>
        <w:rPr>
          <w:b/>
          <w:bCs/>
        </w:rPr>
        <w:t xml:space="preserve">Figure </w:t>
      </w:r>
      <w:r w:rsidR="00F640C8">
        <w:rPr>
          <w:b/>
          <w:bCs/>
        </w:rPr>
        <w:t>4</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0D7E94CF"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F640C8">
        <w:t>3</w:t>
      </w:r>
      <w:r w:rsidR="003873F0">
        <w:t xml:space="preserve">; Fig. </w:t>
      </w:r>
      <w:r w:rsidR="00F640C8">
        <w:t>5</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sym w:font="Symbol" w:char="F0B1"/>
      </w:r>
      <w:r w:rsidR="00A44260" w:rsidRPr="00A97B6C">
        <w:t>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sym w:font="Symbol" w:char="F0B1"/>
      </w:r>
      <w:r w:rsidR="00A44260" w:rsidRPr="00532E28">
        <w:t>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w:t>
      </w:r>
      <w:r w:rsidR="00F640C8">
        <w:t>5</w:t>
      </w:r>
      <w:r w:rsidR="00AA5502">
        <w:t xml:space="preserve">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F640C8">
        <w:t>5</w:t>
      </w:r>
      <w:r w:rsidR="00055528">
        <w:t>A-C</w:t>
      </w:r>
      <w:r w:rsidR="003873F0">
        <w:t>).</w:t>
      </w:r>
    </w:p>
    <w:p w14:paraId="04A094B1" w14:textId="2AF23871"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xml:space="preserve">; Fig. </w:t>
      </w:r>
      <w:r w:rsidR="00F640C8">
        <w:t>5</w:t>
      </w:r>
      <w:r w:rsidR="00055528">
        <w:t>D)</w:t>
      </w:r>
      <w:r>
        <w:t xml:space="preserve">. </w:t>
      </w:r>
      <w:r w:rsidR="00FE6DAB">
        <w:t>This interaction indicated that inoculated individuals grown under high nitrogen fertilization (</w:t>
      </w:r>
      <w:r w:rsidR="008E75B9">
        <w:t>0.81</w:t>
      </w:r>
      <w:r w:rsidR="008E75B9" w:rsidRPr="008E75B9">
        <w:sym w:font="Symbol" w:char="F0B1"/>
      </w:r>
      <w:r w:rsidR="008E75B9" w:rsidRPr="008E75B9">
        <w:t xml:space="preserve">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0.55</w:t>
      </w:r>
      <w:r w:rsidR="008E75B9" w:rsidRPr="008E75B9">
        <w:sym w:font="Symbol" w:char="F0B1"/>
      </w:r>
      <w:r w:rsidR="008E75B9" w:rsidRPr="008E75B9">
        <w:t xml:space="preserve">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45180716"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oculated individuals growing under high nitrogen fertilization (0.0163</w:t>
      </w:r>
      <w:r w:rsidR="00DB3A79" w:rsidRPr="008E75B9">
        <w:sym w:font="Symbol" w:char="F0B1"/>
      </w:r>
      <w:r w:rsidR="00DB3A79">
        <w:t xml:space="preserve">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w:t>
      </w:r>
      <w:r w:rsidR="00DB3A79" w:rsidRPr="008E75B9">
        <w:sym w:font="Symbol" w:char="F0B1"/>
      </w:r>
      <w:r w:rsidR="00DB3A79">
        <w:t xml:space="preserve">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0.0146</w:t>
      </w:r>
      <w:r w:rsidR="0045096E" w:rsidRPr="008E75B9">
        <w:sym w:font="Symbol" w:char="F0B1"/>
      </w:r>
      <w:r w:rsidR="0045096E">
        <w:t>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rsidRPr="008E75B9">
        <w:sym w:font="Symbol" w:char="F0B1"/>
      </w:r>
      <w:r w:rsidR="0045096E">
        <w:t>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1619BA7" w:rsidR="00E372EE" w:rsidRPr="00F00703" w:rsidRDefault="004654D8" w:rsidP="009D6E5B">
      <w:pPr>
        <w:spacing w:line="480" w:lineRule="auto"/>
        <w:ind w:firstLine="720"/>
      </w:pPr>
      <w:r>
        <w:lastRenderedPageBreak/>
        <w:t xml:space="preserve">Increasing nitrogen fertilization generally decreased </w:t>
      </w:r>
      <w:proofErr w:type="spellStart"/>
      <w:r w:rsidR="001A31D4">
        <w:rPr>
          <w:i/>
          <w:iCs/>
        </w:rPr>
        <w:t>g</w:t>
      </w:r>
      <w:r w:rsidR="001A31D4">
        <w:rPr>
          <w:vertAlign w:val="subscript"/>
        </w:rPr>
        <w:t>s</w:t>
      </w:r>
      <w:proofErr w:type="spellEnd"/>
      <w:r w:rsidR="001A31D4">
        <w:t xml:space="preserve"> but</w:t>
      </w:r>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rsidRPr="008E75B9">
        <w:sym w:font="Symbol" w:char="F0B1"/>
      </w:r>
      <w:r w:rsidR="00C4618D">
        <w:t>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rsidRPr="008E75B9">
        <w:sym w:font="Symbol" w:char="F0B1"/>
      </w:r>
      <w:r w:rsidR="00C4618D">
        <w:t>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315F42E4" w:rsidR="003B6FAA" w:rsidRDefault="003B6FAA" w:rsidP="001A31D4">
      <w:pPr>
        <w:spacing w:line="480" w:lineRule="auto"/>
        <w:rPr>
          <w:b/>
          <w:bCs/>
        </w:rPr>
      </w:pPr>
      <w:r>
        <w:rPr>
          <w:b/>
          <w:bCs/>
        </w:rPr>
        <w:lastRenderedPageBreak/>
        <w:t xml:space="preserve">Figure </w:t>
      </w:r>
      <w:r w:rsidR="00F640C8">
        <w:rPr>
          <w:b/>
          <w:bCs/>
        </w:rPr>
        <w:t>5</w:t>
      </w:r>
    </w:p>
    <w:p w14:paraId="04F5D345" w14:textId="59DAC5F6" w:rsidR="003B6FAA" w:rsidRDefault="003B6FAA" w:rsidP="001A31D4">
      <w:pPr>
        <w:spacing w:line="480" w:lineRule="auto"/>
        <w:rPr>
          <w:b/>
          <w:bCs/>
        </w:rPr>
      </w:pPr>
    </w:p>
    <w:p w14:paraId="1E3BD203" w14:textId="4C8E1DA0" w:rsidR="003B6FAA" w:rsidRPr="00A85036" w:rsidRDefault="005214CF" w:rsidP="001A31D4">
      <w:pPr>
        <w:spacing w:line="480" w:lineRule="auto"/>
      </w:pPr>
      <w:r>
        <w:rPr>
          <w:b/>
          <w:bCs/>
        </w:rPr>
        <w:t xml:space="preserve">Figure </w:t>
      </w:r>
      <w:r w:rsidR="00F640C8">
        <w:rPr>
          <w:b/>
          <w:bCs/>
        </w:rPr>
        <w:t>5</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7657E477"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xml:space="preserve">; Fig. </w:t>
      </w:r>
      <w:r w:rsidR="00F640C8">
        <w:t>6</w:t>
      </w:r>
      <w:r w:rsidR="003A7574">
        <w:t>A</w:t>
      </w:r>
      <w:r w:rsidR="00021BEB">
        <w:t>).</w:t>
      </w:r>
      <w:r w:rsidR="00C377A1">
        <w:t xml:space="preserve"> This interaction indicated that inoculated individuals grown under low nitrogen fertilization (12.</w:t>
      </w:r>
      <w:r w:rsidR="000C5833">
        <w:t>60</w:t>
      </w:r>
      <w:r w:rsidR="00C377A1" w:rsidRPr="008E75B9">
        <w:sym w:font="Symbol" w:char="F0B1"/>
      </w:r>
      <w:r w:rsidR="00C377A1">
        <w:t>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rsidRPr="008E75B9">
        <w:sym w:font="Symbol" w:char="F0B1"/>
      </w:r>
      <w:r w:rsidR="00C377A1">
        <w:t>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rsidRPr="008E75B9">
        <w:sym w:font="Symbol" w:char="F0B1"/>
      </w:r>
      <w:r w:rsidR="0072033E">
        <w:t>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rsidRPr="008E75B9">
        <w:sym w:font="Symbol" w:char="F0B1"/>
      </w:r>
      <w:r w:rsidR="0072033E">
        <w:t>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w:t>
      </w:r>
      <w:r w:rsidR="00F640C8">
        <w:t>6</w:t>
      </w:r>
      <w:r w:rsidR="00C377A1">
        <w:t>A).</w:t>
      </w:r>
    </w:p>
    <w:p w14:paraId="2A95FC17" w14:textId="6B709386"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xml:space="preserve">; Fig. </w:t>
      </w:r>
      <w:r w:rsidR="00F640C8">
        <w:t>6</w:t>
      </w:r>
      <w:r w:rsidR="003A7574">
        <w:t>B)</w:t>
      </w:r>
      <w:r w:rsidR="00751149">
        <w:t>.</w:t>
      </w:r>
    </w:p>
    <w:p w14:paraId="404E21FC" w14:textId="7FDA434D"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xml:space="preserve">; Fig </w:t>
      </w:r>
      <w:r w:rsidR="00F640C8">
        <w:t>6</w:t>
      </w:r>
      <w:r w:rsidR="005214CF">
        <w:t>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xml:space="preserve">; Fig </w:t>
      </w:r>
      <w:r w:rsidR="00F640C8">
        <w:t>6</w:t>
      </w:r>
      <w:r w:rsidR="005214CF">
        <w:t>D)</w:t>
      </w:r>
      <w:r>
        <w:t>.</w:t>
      </w:r>
      <w:r w:rsidR="008C56B6">
        <w:t xml:space="preserve"> </w:t>
      </w:r>
      <w:r w:rsidR="00EA4E30">
        <w:t>Individuals grown under high nitrogen fertilization</w:t>
      </w:r>
      <w:r w:rsidR="008C56B6">
        <w:t xml:space="preserve"> (</w:t>
      </w:r>
      <w:r w:rsidR="00FE31B0">
        <w:t>9.</w:t>
      </w:r>
      <w:r w:rsidR="00EA4E30">
        <w:t>54</w:t>
      </w:r>
      <w:r w:rsidR="00FE31B0" w:rsidRPr="008E75B9">
        <w:sym w:font="Symbol" w:char="F0B1"/>
      </w:r>
      <w:r w:rsidR="00FE31B0">
        <w:t>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r w:rsidR="008C56B6">
        <w:t>:</w:t>
      </w:r>
      <w:r w:rsidR="008C56B6">
        <w:rPr>
          <w:i/>
          <w:iCs/>
        </w:rPr>
        <w:t>g</w:t>
      </w:r>
      <w:r w:rsidR="008C56B6">
        <w:rPr>
          <w:vertAlign w:val="subscript"/>
        </w:rPr>
        <w:t>s</w:t>
      </w:r>
      <w:proofErr w:type="spellEnd"/>
      <w:r w:rsidR="008C56B6">
        <w:t xml:space="preserve"> than those grown under low nitrogen fertilization (</w:t>
      </w:r>
      <w:r w:rsidR="00EA4E30">
        <w:t>5.67</w:t>
      </w:r>
      <w:r w:rsidR="008C56B6" w:rsidRPr="008E75B9">
        <w:sym w:font="Symbol" w:char="F0B1"/>
      </w:r>
      <w:r w:rsidR="00FE31B0">
        <w:t>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r w:rsidR="00EA4E30" w:rsidRPr="00957D32">
        <w:rPr>
          <w:i/>
          <w:iCs/>
        </w:rPr>
        <w:t>V</w:t>
      </w:r>
      <w:r w:rsidR="00EA4E30">
        <w:rPr>
          <w:vertAlign w:val="subscript"/>
        </w:rPr>
        <w:t>cmax</w:t>
      </w:r>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1D0EEF39"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r>
        <w:rPr>
          <w:i/>
          <w:iCs/>
        </w:rPr>
        <w:t>V</w:t>
      </w:r>
      <w:r>
        <w:rPr>
          <w:vertAlign w:val="subscript"/>
        </w:rPr>
        <w:t>cmax</w:t>
      </w:r>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430837C0" w:rsidR="005F0602" w:rsidRDefault="005F0602" w:rsidP="009D6E5B">
      <w:pPr>
        <w:spacing w:line="480" w:lineRule="auto"/>
        <w:rPr>
          <w:b/>
          <w:bCs/>
        </w:rPr>
      </w:pPr>
      <w:r>
        <w:rPr>
          <w:b/>
          <w:bCs/>
        </w:rPr>
        <w:lastRenderedPageBreak/>
        <w:t xml:space="preserve">Figure </w:t>
      </w:r>
      <w:r w:rsidR="00F640C8">
        <w:rPr>
          <w:b/>
          <w:bCs/>
        </w:rPr>
        <w:t>6</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6484937F" w14:textId="2B90B321" w:rsidR="00E2103C" w:rsidRPr="008B6B1D" w:rsidRDefault="00C4037A" w:rsidP="00A85036">
      <w:pPr>
        <w:spacing w:line="480" w:lineRule="auto"/>
      </w:pPr>
      <w:r>
        <w:rPr>
          <w:b/>
          <w:bCs/>
        </w:rPr>
        <w:t xml:space="preserve">Figure </w:t>
      </w:r>
      <w:r w:rsidR="00F640C8">
        <w:rPr>
          <w:b/>
          <w:bCs/>
        </w:rPr>
        <w:t>6</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0A5603CA" w:rsidR="004035F7" w:rsidRDefault="004035F7" w:rsidP="008B6B1D">
      <w:pPr>
        <w:spacing w:line="48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1A5E2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00F13EBD" w:rsidRPr="00F13EBD">
        <w:rPr>
          <w:noProof/>
        </w:rPr>
        <w:t xml:space="preserve">(Wright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1A5E20">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00F13EBD" w:rsidRPr="00F13EBD">
        <w:rPr>
          <w:noProof/>
        </w:rPr>
        <w:t xml:space="preserve">(Paillassa </w:t>
      </w:r>
      <w:r w:rsidR="00F13EBD" w:rsidRPr="00F13EBD">
        <w:rPr>
          <w:i/>
          <w:noProof/>
        </w:rPr>
        <w:t>et al.</w:t>
      </w:r>
      <w:r w:rsidR="00F13EBD" w:rsidRPr="00F13EBD">
        <w:rPr>
          <w:noProof/>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fldChar w:fldCharType="separate"/>
      </w:r>
      <w:r w:rsidR="00F13EBD" w:rsidRPr="00F13EBD">
        <w:rPr>
          <w:noProof/>
        </w:rPr>
        <w:t xml:space="preserve">(Brzostek </w:t>
      </w:r>
      <w:r w:rsidR="00F13EBD" w:rsidRPr="00F13EBD">
        <w:rPr>
          <w:i/>
          <w:noProof/>
        </w:rPr>
        <w:t>et al.</w:t>
      </w:r>
      <w:r w:rsidR="00F13EBD" w:rsidRPr="00F13EBD">
        <w:rPr>
          <w:noProof/>
        </w:rPr>
        <w:t xml:space="preserve">, 2014; 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1A5E2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lt;i&gt;et al.&lt;/i&gt;, 2020)","plainTextFormattedCitation":"(LeBauer &amp; Treseder, 2008; Liang et al., 2020)","previouslyFormattedCitation":"(LeBauer &amp; Treseder, 2008; Liang &lt;i&gt;et al.&lt;/i&gt;, 2020)"},"properties":{"noteIndex":0},"schema":"https://github.com/citation-style-language/schema/raw/master/csl-citation.json"}</w:instrText>
      </w:r>
      <w:r>
        <w:fldChar w:fldCharType="separate"/>
      </w:r>
      <w:r w:rsidR="00F13EBD" w:rsidRPr="00F13EBD">
        <w:rPr>
          <w:noProof/>
        </w:rPr>
        <w:t xml:space="preserve">(LeBauer &amp; Treseder, 2008; Liang </w:t>
      </w:r>
      <w:r w:rsidR="00F13EBD" w:rsidRPr="00F13EBD">
        <w:rPr>
          <w:i/>
          <w:noProof/>
        </w:rPr>
        <w:t>et al.</w:t>
      </w:r>
      <w:r w:rsidR="00F13EBD" w:rsidRPr="00F13EBD">
        <w:rPr>
          <w:noProof/>
        </w:rPr>
        <w:t>,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5"/>
      <w:r w:rsidRPr="00723F29">
        <w:rPr>
          <w:b/>
          <w:bCs/>
        </w:rPr>
        <w:t>Main point #1</w:t>
      </w:r>
      <w:r>
        <w:t xml:space="preserve">: </w:t>
      </w:r>
      <w:commentRangeEnd w:id="5"/>
      <w:r w:rsidR="00950F50">
        <w:rPr>
          <w:rStyle w:val="CommentReference"/>
          <w:rFonts w:eastAsia="Times New Roman" w:cs="Times New Roman"/>
        </w:rPr>
        <w:commentReference w:id="5"/>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6"/>
      <w:r>
        <w:rPr>
          <w:b/>
          <w:bCs/>
        </w:rPr>
        <w:t>Main point #2</w:t>
      </w:r>
      <w:r>
        <w:t xml:space="preserve">: </w:t>
      </w:r>
      <w:commentRangeEnd w:id="6"/>
      <w:r w:rsidR="000E7D92">
        <w:rPr>
          <w:rStyle w:val="CommentReference"/>
          <w:rFonts w:eastAsia="Times New Roman" w:cs="Times New Roman"/>
        </w:rPr>
        <w:commentReference w:id="6"/>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w:t>
      </w:r>
      <w:r>
        <w:lastRenderedPageBreak/>
        <w:t>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7"/>
      <w:r w:rsidRPr="00D35783">
        <w:rPr>
          <w:b/>
          <w:bCs/>
        </w:rPr>
        <w:t>Main point #3</w:t>
      </w:r>
      <w:r>
        <w:t xml:space="preserve">: </w:t>
      </w:r>
      <w:commentRangeEnd w:id="7"/>
      <w:r w:rsidR="00950F50">
        <w:rPr>
          <w:rStyle w:val="CommentReference"/>
          <w:rFonts w:eastAsia="Times New Roman" w:cs="Times New Roman"/>
        </w:rPr>
        <w:commentReference w:id="7"/>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8"/>
      <w:commentRangeEnd w:id="8"/>
      <w:r>
        <w:rPr>
          <w:rStyle w:val="CommentReference"/>
          <w:rFonts w:eastAsia="Times New Roman" w:cs="Times New Roman"/>
        </w:rPr>
        <w:commentReference w:id="8"/>
      </w:r>
    </w:p>
    <w:p w14:paraId="6EE2234E" w14:textId="3B4D343D" w:rsidR="001D4CE3" w:rsidRDefault="001D4CE3" w:rsidP="008B6B1D">
      <w:pPr>
        <w:spacing w:line="480" w:lineRule="auto"/>
      </w:pPr>
      <w:r>
        <w:rPr>
          <w:i/>
          <w:iCs/>
        </w:rPr>
        <w:t>Study limitations</w:t>
      </w:r>
    </w:p>
    <w:p w14:paraId="6A873158" w14:textId="04BC35E7"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1B21C7">
        <w:t xml:space="preserve">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A8030D7"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 xml:space="preserve">), </w:t>
      </w:r>
      <w:commentRangeStart w:id="9"/>
      <w:r>
        <w:t>Eric and Wendy Schmidt and</w:t>
      </w:r>
      <w:ins w:id="10" w:author="Nick Smith" w:date="2022-06-04T12:36:00Z">
        <w:r w:rsidR="00482C17">
          <w:t xml:space="preserve"> the</w:t>
        </w:r>
      </w:ins>
      <w:r>
        <w:t xml:space="preserve"> Schmidt Futures</w:t>
      </w:r>
      <w:ins w:id="11" w:author="Nick Smith" w:date="2022-06-04T12:36:00Z">
        <w:r w:rsidR="00482C17">
          <w:t xml:space="preserve"> VESRI program</w:t>
        </w:r>
        <w:commentRangeEnd w:id="9"/>
        <w:r w:rsidR="00482C17">
          <w:rPr>
            <w:rStyle w:val="CommentReference"/>
            <w:rFonts w:eastAsia="Times New Roman" w:cs="Times New Roman"/>
          </w:rPr>
          <w:commentReference w:id="9"/>
        </w:r>
      </w:ins>
      <w:r>
        <w:t>, and Texas Tech University.</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8B6B1D">
      <w:pPr>
        <w:spacing w:line="480" w:lineRule="auto"/>
        <w:rPr>
          <w:b/>
          <w:bCs/>
        </w:rPr>
      </w:pPr>
      <w:r>
        <w:rPr>
          <w:b/>
          <w:bCs/>
        </w:rPr>
        <w:lastRenderedPageBreak/>
        <w:t>References</w:t>
      </w:r>
    </w:p>
    <w:p w14:paraId="156C09E6" w14:textId="568383EF" w:rsidR="00237528" w:rsidRPr="00237528" w:rsidRDefault="00772287" w:rsidP="00237528">
      <w:pPr>
        <w:widowControl w:val="0"/>
        <w:autoSpaceDE w:val="0"/>
        <w:autoSpaceDN w:val="0"/>
        <w:adjustRightInd w:val="0"/>
        <w:spacing w:line="480" w:lineRule="auto"/>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237528" w:rsidRPr="00237528">
        <w:rPr>
          <w:rFonts w:cs="Times New Roman"/>
          <w:b/>
          <w:bCs/>
          <w:noProof/>
        </w:rPr>
        <w:t>Allen K, Fisher JB, Phillips RP, Powers JS, Brzostek ER</w:t>
      </w:r>
      <w:r w:rsidR="00237528" w:rsidRPr="00237528">
        <w:rPr>
          <w:rFonts w:cs="Times New Roman"/>
          <w:noProof/>
        </w:rPr>
        <w:t xml:space="preserve">. </w:t>
      </w:r>
      <w:r w:rsidR="00237528" w:rsidRPr="00237528">
        <w:rPr>
          <w:rFonts w:cs="Times New Roman"/>
          <w:b/>
          <w:bCs/>
          <w:noProof/>
        </w:rPr>
        <w:t>2020</w:t>
      </w:r>
      <w:r w:rsidR="00237528" w:rsidRPr="00237528">
        <w:rPr>
          <w:rFonts w:cs="Times New Roman"/>
          <w:noProof/>
        </w:rPr>
        <w:t xml:space="preserve">. Modeling the carbon cost of plant nitrogen and phosphorus uptake across temperate and tropical forests. </w:t>
      </w:r>
      <w:r w:rsidR="00237528" w:rsidRPr="00237528">
        <w:rPr>
          <w:rFonts w:cs="Times New Roman"/>
          <w:i/>
          <w:iCs/>
          <w:noProof/>
        </w:rPr>
        <w:t>Frontiers in Forests and Global Change</w:t>
      </w:r>
      <w:r w:rsidR="00237528" w:rsidRPr="00237528">
        <w:rPr>
          <w:rFonts w:cs="Times New Roman"/>
          <w:noProof/>
        </w:rPr>
        <w:t xml:space="preserve"> </w:t>
      </w:r>
      <w:r w:rsidR="00237528" w:rsidRPr="00237528">
        <w:rPr>
          <w:rFonts w:cs="Times New Roman"/>
          <w:b/>
          <w:bCs/>
          <w:noProof/>
        </w:rPr>
        <w:t>3</w:t>
      </w:r>
      <w:r w:rsidR="00237528" w:rsidRPr="00237528">
        <w:rPr>
          <w:rFonts w:cs="Times New Roman"/>
          <w:noProof/>
        </w:rPr>
        <w:t>: 1–12.</w:t>
      </w:r>
    </w:p>
    <w:p w14:paraId="6CC48382"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Barber SA</w:t>
      </w:r>
      <w:r w:rsidRPr="00237528">
        <w:rPr>
          <w:rFonts w:cs="Times New Roman"/>
          <w:noProof/>
        </w:rPr>
        <w:t xml:space="preserve">. </w:t>
      </w:r>
      <w:r w:rsidRPr="00237528">
        <w:rPr>
          <w:rFonts w:cs="Times New Roman"/>
          <w:b/>
          <w:bCs/>
          <w:noProof/>
        </w:rPr>
        <w:t>1962</w:t>
      </w:r>
      <w:r w:rsidRPr="00237528">
        <w:rPr>
          <w:rFonts w:cs="Times New Roman"/>
          <w:noProof/>
        </w:rPr>
        <w:t xml:space="preserve">. A diffusion and mass-flow concept of soil nutrient availability. </w:t>
      </w:r>
      <w:r w:rsidRPr="00237528">
        <w:rPr>
          <w:rFonts w:cs="Times New Roman"/>
          <w:i/>
          <w:iCs/>
          <w:noProof/>
        </w:rPr>
        <w:t>Soil Science</w:t>
      </w:r>
      <w:r w:rsidRPr="00237528">
        <w:rPr>
          <w:rFonts w:cs="Times New Roman"/>
          <w:noProof/>
        </w:rPr>
        <w:t xml:space="preserve"> </w:t>
      </w:r>
      <w:r w:rsidRPr="00237528">
        <w:rPr>
          <w:rFonts w:cs="Times New Roman"/>
          <w:b/>
          <w:bCs/>
          <w:noProof/>
        </w:rPr>
        <w:t>93</w:t>
      </w:r>
      <w:r w:rsidRPr="00237528">
        <w:rPr>
          <w:rFonts w:cs="Times New Roman"/>
          <w:noProof/>
        </w:rPr>
        <w:t>: 39–49.</w:t>
      </w:r>
    </w:p>
    <w:p w14:paraId="49F612F4"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Bates D, Mächler M, Bolker B, Walker S</w:t>
      </w:r>
      <w:r w:rsidRPr="00237528">
        <w:rPr>
          <w:rFonts w:cs="Times New Roman"/>
          <w:noProof/>
        </w:rPr>
        <w:t xml:space="preserve">. </w:t>
      </w:r>
      <w:r w:rsidRPr="00237528">
        <w:rPr>
          <w:rFonts w:cs="Times New Roman"/>
          <w:b/>
          <w:bCs/>
          <w:noProof/>
        </w:rPr>
        <w:t>2015</w:t>
      </w:r>
      <w:r w:rsidRPr="00237528">
        <w:rPr>
          <w:rFonts w:cs="Times New Roman"/>
          <w:noProof/>
        </w:rPr>
        <w:t xml:space="preserve">. Fitting linear mixed-effects models using lme4. </w:t>
      </w:r>
      <w:r w:rsidRPr="00237528">
        <w:rPr>
          <w:rFonts w:cs="Times New Roman"/>
          <w:i/>
          <w:iCs/>
          <w:noProof/>
        </w:rPr>
        <w:t>Journal of Statistical Software</w:t>
      </w:r>
      <w:r w:rsidRPr="00237528">
        <w:rPr>
          <w:rFonts w:cs="Times New Roman"/>
          <w:noProof/>
        </w:rPr>
        <w:t xml:space="preserve"> </w:t>
      </w:r>
      <w:r w:rsidRPr="00237528">
        <w:rPr>
          <w:rFonts w:cs="Times New Roman"/>
          <w:b/>
          <w:bCs/>
          <w:noProof/>
        </w:rPr>
        <w:t>67</w:t>
      </w:r>
      <w:r w:rsidRPr="00237528">
        <w:rPr>
          <w:rFonts w:cs="Times New Roman"/>
          <w:noProof/>
        </w:rPr>
        <w:t>: 1–48.</w:t>
      </w:r>
    </w:p>
    <w:p w14:paraId="0041F6E2"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Bernacchi CJ, Singsaas EL, Pimentel C, Portis AR, Long SP</w:t>
      </w:r>
      <w:r w:rsidRPr="00237528">
        <w:rPr>
          <w:rFonts w:cs="Times New Roman"/>
          <w:noProof/>
        </w:rPr>
        <w:t xml:space="preserve">. </w:t>
      </w:r>
      <w:r w:rsidRPr="00237528">
        <w:rPr>
          <w:rFonts w:cs="Times New Roman"/>
          <w:b/>
          <w:bCs/>
          <w:noProof/>
        </w:rPr>
        <w:t>2001</w:t>
      </w:r>
      <w:r w:rsidRPr="00237528">
        <w:rPr>
          <w:rFonts w:cs="Times New Roman"/>
          <w:noProof/>
        </w:rPr>
        <w:t xml:space="preserve">. Improved temperature response functions for models of Rubisco-limited photosynthesis. </w:t>
      </w:r>
      <w:r w:rsidRPr="00237528">
        <w:rPr>
          <w:rFonts w:cs="Times New Roman"/>
          <w:i/>
          <w:iCs/>
          <w:noProof/>
        </w:rPr>
        <w:t>Plant, Cell and Environment</w:t>
      </w:r>
      <w:r w:rsidRPr="00237528">
        <w:rPr>
          <w:rFonts w:cs="Times New Roman"/>
          <w:noProof/>
        </w:rPr>
        <w:t xml:space="preserve"> </w:t>
      </w:r>
      <w:r w:rsidRPr="00237528">
        <w:rPr>
          <w:rFonts w:cs="Times New Roman"/>
          <w:b/>
          <w:bCs/>
          <w:noProof/>
        </w:rPr>
        <w:t>24</w:t>
      </w:r>
      <w:r w:rsidRPr="00237528">
        <w:rPr>
          <w:rFonts w:cs="Times New Roman"/>
          <w:noProof/>
        </w:rPr>
        <w:t>: 253–259.</w:t>
      </w:r>
    </w:p>
    <w:p w14:paraId="7DA8E037"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Brzostek ER, Fisher JB, Phillips RP</w:t>
      </w:r>
      <w:r w:rsidRPr="00237528">
        <w:rPr>
          <w:rFonts w:cs="Times New Roman"/>
          <w:noProof/>
        </w:rPr>
        <w:t xml:space="preserve">. </w:t>
      </w:r>
      <w:r w:rsidRPr="00237528">
        <w:rPr>
          <w:rFonts w:cs="Times New Roman"/>
          <w:b/>
          <w:bCs/>
          <w:noProof/>
        </w:rPr>
        <w:t>2014</w:t>
      </w:r>
      <w:r w:rsidRPr="00237528">
        <w:rPr>
          <w:rFonts w:cs="Times New Roman"/>
          <w:noProof/>
        </w:rPr>
        <w:t xml:space="preserve">. Modeling the carbon cost of plant nitrogen acquisition: Mycorrhizal trade-offs and multipath resistance uptake improve predictions of retranslocation. </w:t>
      </w:r>
      <w:r w:rsidRPr="00237528">
        <w:rPr>
          <w:rFonts w:cs="Times New Roman"/>
          <w:i/>
          <w:iCs/>
          <w:noProof/>
        </w:rPr>
        <w:t>Journal of Geophysical Research: Biogeosciences</w:t>
      </w:r>
      <w:r w:rsidRPr="00237528">
        <w:rPr>
          <w:rFonts w:cs="Times New Roman"/>
          <w:noProof/>
        </w:rPr>
        <w:t xml:space="preserve"> </w:t>
      </w:r>
      <w:r w:rsidRPr="00237528">
        <w:rPr>
          <w:rFonts w:cs="Times New Roman"/>
          <w:b/>
          <w:bCs/>
          <w:noProof/>
        </w:rPr>
        <w:t>119</w:t>
      </w:r>
      <w:r w:rsidRPr="00237528">
        <w:rPr>
          <w:rFonts w:cs="Times New Roman"/>
          <w:noProof/>
        </w:rPr>
        <w:t>: 1684–1697.</w:t>
      </w:r>
    </w:p>
    <w:p w14:paraId="52AE8CF3"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Davies-Barnard T, Meyerholt J, Zaehle S, Friedlingstein P, Brovkin V, Fan Y, Fisher RA, Jones CD, Lee H, Peano D, </w:t>
      </w:r>
      <w:r w:rsidRPr="00237528">
        <w:rPr>
          <w:rFonts w:cs="Times New Roman"/>
          <w:b/>
          <w:bCs/>
          <w:i/>
          <w:iCs/>
          <w:noProof/>
        </w:rPr>
        <w:t>et al.</w:t>
      </w:r>
      <w:r w:rsidRPr="00237528">
        <w:rPr>
          <w:rFonts w:cs="Times New Roman"/>
          <w:noProof/>
        </w:rPr>
        <w:t xml:space="preserve"> </w:t>
      </w:r>
      <w:r w:rsidRPr="00237528">
        <w:rPr>
          <w:rFonts w:cs="Times New Roman"/>
          <w:b/>
          <w:bCs/>
          <w:noProof/>
        </w:rPr>
        <w:t>2020</w:t>
      </w:r>
      <w:r w:rsidRPr="00237528">
        <w:rPr>
          <w:rFonts w:cs="Times New Roman"/>
          <w:noProof/>
        </w:rPr>
        <w:t xml:space="preserve">. Nitrogen cycling in CMIP6 land surface models: progress and limitations. </w:t>
      </w:r>
      <w:r w:rsidRPr="00237528">
        <w:rPr>
          <w:rFonts w:cs="Times New Roman"/>
          <w:i/>
          <w:iCs/>
          <w:noProof/>
        </w:rPr>
        <w:t>Biogeosciences</w:t>
      </w:r>
      <w:r w:rsidRPr="00237528">
        <w:rPr>
          <w:rFonts w:cs="Times New Roman"/>
          <w:noProof/>
        </w:rPr>
        <w:t xml:space="preserve"> </w:t>
      </w:r>
      <w:r w:rsidRPr="00237528">
        <w:rPr>
          <w:rFonts w:cs="Times New Roman"/>
          <w:b/>
          <w:bCs/>
          <w:noProof/>
        </w:rPr>
        <w:t>17</w:t>
      </w:r>
      <w:r w:rsidRPr="00237528">
        <w:rPr>
          <w:rFonts w:cs="Times New Roman"/>
          <w:noProof/>
        </w:rPr>
        <w:t>: 5129–5148.</w:t>
      </w:r>
    </w:p>
    <w:p w14:paraId="0D622EF5"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Dong N, Prentice IC, Evans BJ, Caddy-Retalic S, Lowe AJ, Wright IJ</w:t>
      </w:r>
      <w:r w:rsidRPr="00237528">
        <w:rPr>
          <w:rFonts w:cs="Times New Roman"/>
          <w:noProof/>
        </w:rPr>
        <w:t xml:space="preserve">. </w:t>
      </w:r>
      <w:r w:rsidRPr="00237528">
        <w:rPr>
          <w:rFonts w:cs="Times New Roman"/>
          <w:b/>
          <w:bCs/>
          <w:noProof/>
        </w:rPr>
        <w:t>2017</w:t>
      </w:r>
      <w:r w:rsidRPr="00237528">
        <w:rPr>
          <w:rFonts w:cs="Times New Roman"/>
          <w:noProof/>
        </w:rPr>
        <w:t xml:space="preserve">. Leaf nitrogen from first principles: field evidence for adaptive variation with climate. </w:t>
      </w:r>
      <w:r w:rsidRPr="00237528">
        <w:rPr>
          <w:rFonts w:cs="Times New Roman"/>
          <w:i/>
          <w:iCs/>
          <w:noProof/>
        </w:rPr>
        <w:t>Biogeosciences</w:t>
      </w:r>
      <w:r w:rsidRPr="00237528">
        <w:rPr>
          <w:rFonts w:cs="Times New Roman"/>
          <w:noProof/>
        </w:rPr>
        <w:t xml:space="preserve"> </w:t>
      </w:r>
      <w:r w:rsidRPr="00237528">
        <w:rPr>
          <w:rFonts w:cs="Times New Roman"/>
          <w:b/>
          <w:bCs/>
          <w:noProof/>
        </w:rPr>
        <w:t>14</w:t>
      </w:r>
      <w:r w:rsidRPr="00237528">
        <w:rPr>
          <w:rFonts w:cs="Times New Roman"/>
          <w:noProof/>
        </w:rPr>
        <w:t>: 481–495.</w:t>
      </w:r>
    </w:p>
    <w:p w14:paraId="0AB016F8"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Dong N, Prentice IC, Wright IJ, Evans BJ, Togashi HF, Caddy-Retalic S, McInerney FA, Sparrow B, Leitch E, Lowe AJ</w:t>
      </w:r>
      <w:r w:rsidRPr="00237528">
        <w:rPr>
          <w:rFonts w:cs="Times New Roman"/>
          <w:noProof/>
        </w:rPr>
        <w:t xml:space="preserve">. </w:t>
      </w:r>
      <w:r w:rsidRPr="00237528">
        <w:rPr>
          <w:rFonts w:cs="Times New Roman"/>
          <w:b/>
          <w:bCs/>
          <w:noProof/>
        </w:rPr>
        <w:t>2020</w:t>
      </w:r>
      <w:r w:rsidRPr="00237528">
        <w:rPr>
          <w:rFonts w:cs="Times New Roman"/>
          <w:noProof/>
        </w:rPr>
        <w:t xml:space="preserve">. Components of leaf‐trait variation along environmental gradients. </w:t>
      </w:r>
      <w:r w:rsidRPr="00237528">
        <w:rPr>
          <w:rFonts w:cs="Times New Roman"/>
          <w:i/>
          <w:iCs/>
          <w:noProof/>
        </w:rPr>
        <w:t>New Phytologist</w:t>
      </w:r>
      <w:r w:rsidRPr="00237528">
        <w:rPr>
          <w:rFonts w:cs="Times New Roman"/>
          <w:noProof/>
        </w:rPr>
        <w:t xml:space="preserve"> </w:t>
      </w:r>
      <w:r w:rsidRPr="00237528">
        <w:rPr>
          <w:rFonts w:cs="Times New Roman"/>
          <w:b/>
          <w:bCs/>
          <w:noProof/>
        </w:rPr>
        <w:t>228</w:t>
      </w:r>
      <w:r w:rsidRPr="00237528">
        <w:rPr>
          <w:rFonts w:cs="Times New Roman"/>
          <w:noProof/>
        </w:rPr>
        <w:t>: 82–94.</w:t>
      </w:r>
    </w:p>
    <w:p w14:paraId="206DD0C8"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lastRenderedPageBreak/>
        <w:t>Duursma R</w:t>
      </w:r>
      <w:r w:rsidRPr="00237528">
        <w:rPr>
          <w:rFonts w:cs="Times New Roman"/>
          <w:noProof/>
        </w:rPr>
        <w:t xml:space="preserve">. </w:t>
      </w:r>
      <w:r w:rsidRPr="00237528">
        <w:rPr>
          <w:rFonts w:cs="Times New Roman"/>
          <w:b/>
          <w:bCs/>
          <w:noProof/>
        </w:rPr>
        <w:t>2015</w:t>
      </w:r>
      <w:r w:rsidRPr="00237528">
        <w:rPr>
          <w:rFonts w:cs="Times New Roman"/>
          <w:noProof/>
        </w:rPr>
        <w:t xml:space="preserve">. Plantecophys - An R package for analyzing and modelling leaf gas exchange data. </w:t>
      </w:r>
      <w:r w:rsidRPr="00237528">
        <w:rPr>
          <w:rFonts w:cs="Times New Roman"/>
          <w:i/>
          <w:iCs/>
          <w:noProof/>
        </w:rPr>
        <w:t>PLos ONE</w:t>
      </w:r>
      <w:r w:rsidRPr="00237528">
        <w:rPr>
          <w:rFonts w:cs="Times New Roman"/>
          <w:noProof/>
        </w:rPr>
        <w:t xml:space="preserve"> </w:t>
      </w:r>
      <w:r w:rsidRPr="00237528">
        <w:rPr>
          <w:rFonts w:cs="Times New Roman"/>
          <w:b/>
          <w:bCs/>
          <w:noProof/>
        </w:rPr>
        <w:t>10</w:t>
      </w:r>
      <w:r w:rsidRPr="00237528">
        <w:rPr>
          <w:rFonts w:cs="Times New Roman"/>
          <w:noProof/>
        </w:rPr>
        <w:t>: e0143346.</w:t>
      </w:r>
    </w:p>
    <w:p w14:paraId="2FEF5456"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Evans JR</w:t>
      </w:r>
      <w:r w:rsidRPr="00237528">
        <w:rPr>
          <w:rFonts w:cs="Times New Roman"/>
          <w:noProof/>
        </w:rPr>
        <w:t xml:space="preserve">. </w:t>
      </w:r>
      <w:r w:rsidRPr="00237528">
        <w:rPr>
          <w:rFonts w:cs="Times New Roman"/>
          <w:b/>
          <w:bCs/>
          <w:noProof/>
        </w:rPr>
        <w:t>1989</w:t>
      </w:r>
      <w:r w:rsidRPr="00237528">
        <w:rPr>
          <w:rFonts w:cs="Times New Roman"/>
          <w:noProof/>
        </w:rPr>
        <w:t xml:space="preserve">. Photosynthesis and nitrogen relationships in leaves of C3 plants. </w:t>
      </w:r>
      <w:r w:rsidRPr="00237528">
        <w:rPr>
          <w:rFonts w:cs="Times New Roman"/>
          <w:i/>
          <w:iCs/>
          <w:noProof/>
        </w:rPr>
        <w:t>Oecologia</w:t>
      </w:r>
      <w:r w:rsidRPr="00237528">
        <w:rPr>
          <w:rFonts w:cs="Times New Roman"/>
          <w:noProof/>
        </w:rPr>
        <w:t xml:space="preserve"> </w:t>
      </w:r>
      <w:r w:rsidRPr="00237528">
        <w:rPr>
          <w:rFonts w:cs="Times New Roman"/>
          <w:b/>
          <w:bCs/>
          <w:noProof/>
        </w:rPr>
        <w:t>78</w:t>
      </w:r>
      <w:r w:rsidRPr="00237528">
        <w:rPr>
          <w:rFonts w:cs="Times New Roman"/>
          <w:noProof/>
        </w:rPr>
        <w:t>: 9–19.</w:t>
      </w:r>
    </w:p>
    <w:p w14:paraId="0B832C4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Evans JR, Seemann JR</w:t>
      </w:r>
      <w:r w:rsidRPr="00237528">
        <w:rPr>
          <w:rFonts w:cs="Times New Roman"/>
          <w:noProof/>
        </w:rPr>
        <w:t xml:space="preserve">. </w:t>
      </w:r>
      <w:r w:rsidRPr="00237528">
        <w:rPr>
          <w:rFonts w:cs="Times New Roman"/>
          <w:b/>
          <w:bCs/>
          <w:noProof/>
        </w:rPr>
        <w:t>1989</w:t>
      </w:r>
      <w:r w:rsidRPr="00237528">
        <w:rPr>
          <w:rFonts w:cs="Times New Roman"/>
          <w:noProof/>
        </w:rPr>
        <w:t xml:space="preserve">. The allocation of protein nitrogen in the photosynthetic apparatus: costs, consequences, and control. </w:t>
      </w:r>
      <w:r w:rsidRPr="00237528">
        <w:rPr>
          <w:rFonts w:cs="Times New Roman"/>
          <w:i/>
          <w:iCs/>
          <w:noProof/>
        </w:rPr>
        <w:t>Photosynthesis</w:t>
      </w:r>
      <w:r w:rsidRPr="00237528">
        <w:rPr>
          <w:rFonts w:cs="Times New Roman"/>
          <w:noProof/>
        </w:rPr>
        <w:t xml:space="preserve"> </w:t>
      </w:r>
      <w:r w:rsidRPr="00237528">
        <w:rPr>
          <w:rFonts w:cs="Times New Roman"/>
          <w:b/>
          <w:bCs/>
          <w:noProof/>
        </w:rPr>
        <w:t>8</w:t>
      </w:r>
      <w:r w:rsidRPr="00237528">
        <w:rPr>
          <w:rFonts w:cs="Times New Roman"/>
          <w:noProof/>
        </w:rPr>
        <w:t>: 183–205.</w:t>
      </w:r>
    </w:p>
    <w:p w14:paraId="4245784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Farquhar GD, von Caemmerer S, Berry JA</w:t>
      </w:r>
      <w:r w:rsidRPr="00237528">
        <w:rPr>
          <w:rFonts w:cs="Times New Roman"/>
          <w:noProof/>
        </w:rPr>
        <w:t xml:space="preserve">. </w:t>
      </w:r>
      <w:r w:rsidRPr="00237528">
        <w:rPr>
          <w:rFonts w:cs="Times New Roman"/>
          <w:b/>
          <w:bCs/>
          <w:noProof/>
        </w:rPr>
        <w:t>1980</w:t>
      </w:r>
      <w:r w:rsidRPr="00237528">
        <w:rPr>
          <w:rFonts w:cs="Times New Roman"/>
          <w:noProof/>
        </w:rPr>
        <w:t>. A biochemical model of photosynthetic CO</w:t>
      </w:r>
      <w:r w:rsidRPr="00237528">
        <w:rPr>
          <w:rFonts w:cs="Times New Roman"/>
          <w:i/>
          <w:iCs/>
          <w:noProof/>
        </w:rPr>
        <w:t>2</w:t>
      </w:r>
      <w:r w:rsidRPr="00237528">
        <w:rPr>
          <w:rFonts w:cs="Times New Roman"/>
          <w:noProof/>
        </w:rPr>
        <w:t xml:space="preserve"> assimilation in leaves of C3 species. </w:t>
      </w:r>
      <w:r w:rsidRPr="00237528">
        <w:rPr>
          <w:rFonts w:cs="Times New Roman"/>
          <w:i/>
          <w:iCs/>
          <w:noProof/>
        </w:rPr>
        <w:t>Planta</w:t>
      </w:r>
      <w:r w:rsidRPr="00237528">
        <w:rPr>
          <w:rFonts w:cs="Times New Roman"/>
          <w:noProof/>
        </w:rPr>
        <w:t xml:space="preserve"> </w:t>
      </w:r>
      <w:r w:rsidRPr="00237528">
        <w:rPr>
          <w:rFonts w:cs="Times New Roman"/>
          <w:b/>
          <w:bCs/>
          <w:noProof/>
        </w:rPr>
        <w:t>149</w:t>
      </w:r>
      <w:r w:rsidRPr="00237528">
        <w:rPr>
          <w:rFonts w:cs="Times New Roman"/>
          <w:noProof/>
        </w:rPr>
        <w:t>: 78–90.</w:t>
      </w:r>
    </w:p>
    <w:p w14:paraId="7E2329C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Firn J, McGree JM, Harvey E, Flores-Moreno H, Schütz M, Buckley YM, Borer ET, Seabloom EW, La Pierre KJ, MacDougall AS, </w:t>
      </w:r>
      <w:r w:rsidRPr="00237528">
        <w:rPr>
          <w:rFonts w:cs="Times New Roman"/>
          <w:b/>
          <w:bCs/>
          <w:i/>
          <w:iCs/>
          <w:noProof/>
        </w:rPr>
        <w:t>et al.</w:t>
      </w:r>
      <w:r w:rsidRPr="00237528">
        <w:rPr>
          <w:rFonts w:cs="Times New Roman"/>
          <w:noProof/>
        </w:rPr>
        <w:t xml:space="preserve"> </w:t>
      </w:r>
      <w:r w:rsidRPr="00237528">
        <w:rPr>
          <w:rFonts w:cs="Times New Roman"/>
          <w:b/>
          <w:bCs/>
          <w:noProof/>
        </w:rPr>
        <w:t>2019</w:t>
      </w:r>
      <w:r w:rsidRPr="00237528">
        <w:rPr>
          <w:rFonts w:cs="Times New Roman"/>
          <w:noProof/>
        </w:rPr>
        <w:t xml:space="preserve">. Leaf nutrients, not specific leaf area, are consistent indicators of elevated nutrient inputs. </w:t>
      </w:r>
      <w:r w:rsidRPr="00237528">
        <w:rPr>
          <w:rFonts w:cs="Times New Roman"/>
          <w:i/>
          <w:iCs/>
          <w:noProof/>
        </w:rPr>
        <w:t>Nature Ecology &amp; Evolution</w:t>
      </w:r>
      <w:r w:rsidRPr="00237528">
        <w:rPr>
          <w:rFonts w:cs="Times New Roman"/>
          <w:noProof/>
        </w:rPr>
        <w:t xml:space="preserve"> </w:t>
      </w:r>
      <w:r w:rsidRPr="00237528">
        <w:rPr>
          <w:rFonts w:cs="Times New Roman"/>
          <w:b/>
          <w:bCs/>
          <w:noProof/>
        </w:rPr>
        <w:t>3</w:t>
      </w:r>
      <w:r w:rsidRPr="00237528">
        <w:rPr>
          <w:rFonts w:cs="Times New Roman"/>
          <w:noProof/>
        </w:rPr>
        <w:t>: 400–406.</w:t>
      </w:r>
    </w:p>
    <w:p w14:paraId="2605D0A5"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Fisher JB, Sitch S, Malhi Y, Fisher RA, Huntingford C, Tan S-Y</w:t>
      </w:r>
      <w:r w:rsidRPr="00237528">
        <w:rPr>
          <w:rFonts w:cs="Times New Roman"/>
          <w:noProof/>
        </w:rPr>
        <w:t xml:space="preserve">. </w:t>
      </w:r>
      <w:r w:rsidRPr="00237528">
        <w:rPr>
          <w:rFonts w:cs="Times New Roman"/>
          <w:b/>
          <w:bCs/>
          <w:noProof/>
        </w:rPr>
        <w:t>2010</w:t>
      </w:r>
      <w:r w:rsidRPr="00237528">
        <w:rPr>
          <w:rFonts w:cs="Times New Roman"/>
          <w:noProof/>
        </w:rPr>
        <w:t xml:space="preserve">. Carbon cost of plant nitrogen acquisition: A mechanistic, globally applicable model of plant nitrogen uptake, retranslocation, and fixation. </w:t>
      </w:r>
      <w:r w:rsidRPr="00237528">
        <w:rPr>
          <w:rFonts w:cs="Times New Roman"/>
          <w:i/>
          <w:iCs/>
          <w:noProof/>
        </w:rPr>
        <w:t>Global Biogeochemical Cycles</w:t>
      </w:r>
      <w:r w:rsidRPr="00237528">
        <w:rPr>
          <w:rFonts w:cs="Times New Roman"/>
          <w:noProof/>
        </w:rPr>
        <w:t xml:space="preserve"> </w:t>
      </w:r>
      <w:r w:rsidRPr="00237528">
        <w:rPr>
          <w:rFonts w:cs="Times New Roman"/>
          <w:b/>
          <w:bCs/>
          <w:noProof/>
        </w:rPr>
        <w:t>24</w:t>
      </w:r>
      <w:r w:rsidRPr="00237528">
        <w:rPr>
          <w:rFonts w:cs="Times New Roman"/>
          <w:noProof/>
        </w:rPr>
        <w:t>: 1–17.</w:t>
      </w:r>
    </w:p>
    <w:p w14:paraId="48220369"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Fox J, Weisberg S</w:t>
      </w:r>
      <w:r w:rsidRPr="00237528">
        <w:rPr>
          <w:rFonts w:cs="Times New Roman"/>
          <w:noProof/>
        </w:rPr>
        <w:t xml:space="preserve">. </w:t>
      </w:r>
      <w:r w:rsidRPr="00237528">
        <w:rPr>
          <w:rFonts w:cs="Times New Roman"/>
          <w:b/>
          <w:bCs/>
          <w:noProof/>
        </w:rPr>
        <w:t>2019</w:t>
      </w:r>
      <w:r w:rsidRPr="00237528">
        <w:rPr>
          <w:rFonts w:cs="Times New Roman"/>
          <w:noProof/>
        </w:rPr>
        <w:t xml:space="preserve">. </w:t>
      </w:r>
      <w:r w:rsidRPr="00237528">
        <w:rPr>
          <w:rFonts w:cs="Times New Roman"/>
          <w:i/>
          <w:iCs/>
          <w:noProof/>
        </w:rPr>
        <w:t>An R companion to applied regression</w:t>
      </w:r>
      <w:r w:rsidRPr="00237528">
        <w:rPr>
          <w:rFonts w:cs="Times New Roman"/>
          <w:noProof/>
        </w:rPr>
        <w:t>. Thousand Oaks, California: Sage.</w:t>
      </w:r>
    </w:p>
    <w:p w14:paraId="5BE9B932"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Friedlingstein P, Meinshausen M, Arora VK, Jones CD, Anav A, Liddicoat SK, Knutti R</w:t>
      </w:r>
      <w:r w:rsidRPr="00237528">
        <w:rPr>
          <w:rFonts w:cs="Times New Roman"/>
          <w:noProof/>
        </w:rPr>
        <w:t xml:space="preserve">. </w:t>
      </w:r>
      <w:r w:rsidRPr="00237528">
        <w:rPr>
          <w:rFonts w:cs="Times New Roman"/>
          <w:b/>
          <w:bCs/>
          <w:noProof/>
        </w:rPr>
        <w:t>2014</w:t>
      </w:r>
      <w:r w:rsidRPr="00237528">
        <w:rPr>
          <w:rFonts w:cs="Times New Roman"/>
          <w:noProof/>
        </w:rPr>
        <w:t xml:space="preserve">. Uncertainties in CMIP5 climate projections due to carbon cycle feedbacks. </w:t>
      </w:r>
      <w:r w:rsidRPr="00237528">
        <w:rPr>
          <w:rFonts w:cs="Times New Roman"/>
          <w:i/>
          <w:iCs/>
          <w:noProof/>
        </w:rPr>
        <w:t>Journal of Climate</w:t>
      </w:r>
      <w:r w:rsidRPr="00237528">
        <w:rPr>
          <w:rFonts w:cs="Times New Roman"/>
          <w:noProof/>
        </w:rPr>
        <w:t xml:space="preserve"> </w:t>
      </w:r>
      <w:r w:rsidRPr="00237528">
        <w:rPr>
          <w:rFonts w:cs="Times New Roman"/>
          <w:b/>
          <w:bCs/>
          <w:noProof/>
        </w:rPr>
        <w:t>27</w:t>
      </w:r>
      <w:r w:rsidRPr="00237528">
        <w:rPr>
          <w:rFonts w:cs="Times New Roman"/>
          <w:noProof/>
        </w:rPr>
        <w:t>: 511–526.</w:t>
      </w:r>
    </w:p>
    <w:p w14:paraId="30729C24"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Heskel MA, O’Sullivan OS, Reich PB, Tjoelker MG, Weerasinghe KWLK, Penillard A, Egerton JJG, Creek D, Bloomfield KJ, Xiang J, </w:t>
      </w:r>
      <w:r w:rsidRPr="00237528">
        <w:rPr>
          <w:rFonts w:cs="Times New Roman"/>
          <w:b/>
          <w:bCs/>
          <w:i/>
          <w:iCs/>
          <w:noProof/>
        </w:rPr>
        <w:t>et al.</w:t>
      </w:r>
      <w:r w:rsidRPr="00237528">
        <w:rPr>
          <w:rFonts w:cs="Times New Roman"/>
          <w:noProof/>
        </w:rPr>
        <w:t xml:space="preserve"> </w:t>
      </w:r>
      <w:r w:rsidRPr="00237528">
        <w:rPr>
          <w:rFonts w:cs="Times New Roman"/>
          <w:b/>
          <w:bCs/>
          <w:noProof/>
        </w:rPr>
        <w:t>2016</w:t>
      </w:r>
      <w:r w:rsidRPr="00237528">
        <w:rPr>
          <w:rFonts w:cs="Times New Roman"/>
          <w:noProof/>
        </w:rPr>
        <w:t xml:space="preserve">. Convergence in the temperature response of leaf respiration across biomes and plant functional types. </w:t>
      </w:r>
      <w:r w:rsidRPr="00237528">
        <w:rPr>
          <w:rFonts w:cs="Times New Roman"/>
          <w:i/>
          <w:iCs/>
          <w:noProof/>
        </w:rPr>
        <w:t xml:space="preserve">Proceedings of the </w:t>
      </w:r>
      <w:r w:rsidRPr="00237528">
        <w:rPr>
          <w:rFonts w:cs="Times New Roman"/>
          <w:i/>
          <w:iCs/>
          <w:noProof/>
        </w:rPr>
        <w:lastRenderedPageBreak/>
        <w:t>National Academy of Sciences</w:t>
      </w:r>
      <w:r w:rsidRPr="00237528">
        <w:rPr>
          <w:rFonts w:cs="Times New Roman"/>
          <w:noProof/>
        </w:rPr>
        <w:t xml:space="preserve"> </w:t>
      </w:r>
      <w:r w:rsidRPr="00237528">
        <w:rPr>
          <w:rFonts w:cs="Times New Roman"/>
          <w:b/>
          <w:bCs/>
          <w:noProof/>
        </w:rPr>
        <w:t>113</w:t>
      </w:r>
      <w:r w:rsidRPr="00237528">
        <w:rPr>
          <w:rFonts w:cs="Times New Roman"/>
          <w:noProof/>
        </w:rPr>
        <w:t>: 3832–3837.</w:t>
      </w:r>
    </w:p>
    <w:p w14:paraId="37DCD6EA"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Hoagland DR, Arnon DI</w:t>
      </w:r>
      <w:r w:rsidRPr="00237528">
        <w:rPr>
          <w:rFonts w:cs="Times New Roman"/>
          <w:noProof/>
        </w:rPr>
        <w:t xml:space="preserve">. </w:t>
      </w:r>
      <w:r w:rsidRPr="00237528">
        <w:rPr>
          <w:rFonts w:cs="Times New Roman"/>
          <w:b/>
          <w:bCs/>
          <w:noProof/>
        </w:rPr>
        <w:t>1950</w:t>
      </w:r>
      <w:r w:rsidRPr="00237528">
        <w:rPr>
          <w:rFonts w:cs="Times New Roman"/>
          <w:noProof/>
        </w:rPr>
        <w:t xml:space="preserve">. The water-culture method for growing plants without soil. </w:t>
      </w:r>
      <w:r w:rsidRPr="00237528">
        <w:rPr>
          <w:rFonts w:cs="Times New Roman"/>
          <w:i/>
          <w:iCs/>
          <w:noProof/>
        </w:rPr>
        <w:t>California Agricultural Experiment Station: 347</w:t>
      </w:r>
      <w:r w:rsidRPr="00237528">
        <w:rPr>
          <w:rFonts w:cs="Times New Roman"/>
          <w:noProof/>
        </w:rPr>
        <w:t xml:space="preserve"> </w:t>
      </w:r>
      <w:r w:rsidRPr="00237528">
        <w:rPr>
          <w:rFonts w:cs="Times New Roman"/>
          <w:b/>
          <w:bCs/>
          <w:noProof/>
        </w:rPr>
        <w:t>347</w:t>
      </w:r>
      <w:r w:rsidRPr="00237528">
        <w:rPr>
          <w:rFonts w:cs="Times New Roman"/>
          <w:noProof/>
        </w:rPr>
        <w:t>: 1–32.</w:t>
      </w:r>
    </w:p>
    <w:p w14:paraId="2E2D8D93"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Hungate BA, Dukes JS, Shaw MR, Luo Y, Field CB</w:t>
      </w:r>
      <w:r w:rsidRPr="00237528">
        <w:rPr>
          <w:rFonts w:cs="Times New Roman"/>
          <w:noProof/>
        </w:rPr>
        <w:t xml:space="preserve">. </w:t>
      </w:r>
      <w:r w:rsidRPr="00237528">
        <w:rPr>
          <w:rFonts w:cs="Times New Roman"/>
          <w:b/>
          <w:bCs/>
          <w:noProof/>
        </w:rPr>
        <w:t>2003</w:t>
      </w:r>
      <w:r w:rsidRPr="00237528">
        <w:rPr>
          <w:rFonts w:cs="Times New Roman"/>
          <w:noProof/>
        </w:rPr>
        <w:t xml:space="preserve">. Nitrogen and climate change. </w:t>
      </w:r>
      <w:r w:rsidRPr="00237528">
        <w:rPr>
          <w:rFonts w:cs="Times New Roman"/>
          <w:i/>
          <w:iCs/>
          <w:noProof/>
        </w:rPr>
        <w:t>Science</w:t>
      </w:r>
      <w:r w:rsidRPr="00237528">
        <w:rPr>
          <w:rFonts w:cs="Times New Roman"/>
          <w:noProof/>
        </w:rPr>
        <w:t xml:space="preserve"> </w:t>
      </w:r>
      <w:r w:rsidRPr="00237528">
        <w:rPr>
          <w:rFonts w:cs="Times New Roman"/>
          <w:b/>
          <w:bCs/>
          <w:noProof/>
        </w:rPr>
        <w:t>302</w:t>
      </w:r>
      <w:r w:rsidRPr="00237528">
        <w:rPr>
          <w:rFonts w:cs="Times New Roman"/>
          <w:noProof/>
        </w:rPr>
        <w:t>: 1512–1513.</w:t>
      </w:r>
    </w:p>
    <w:p w14:paraId="249D0D95"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IPCC</w:t>
      </w:r>
      <w:r w:rsidRPr="00237528">
        <w:rPr>
          <w:rFonts w:cs="Times New Roman"/>
          <w:noProof/>
        </w:rPr>
        <w:t xml:space="preserve">. </w:t>
      </w:r>
      <w:r w:rsidRPr="00237528">
        <w:rPr>
          <w:rFonts w:cs="Times New Roman"/>
          <w:b/>
          <w:bCs/>
          <w:noProof/>
        </w:rPr>
        <w:t>2013</w:t>
      </w:r>
      <w:r w:rsidRPr="00237528">
        <w:rPr>
          <w:rFonts w:cs="Times New Roman"/>
          <w:noProof/>
        </w:rPr>
        <w:t xml:space="preserve">. </w:t>
      </w:r>
      <w:r w:rsidRPr="00237528">
        <w:rPr>
          <w:rFonts w:cs="Times New Roman"/>
          <w:i/>
          <w:iCs/>
          <w:noProof/>
        </w:rPr>
        <w:t>Climate Change 2013: The Physical Science Basis. Contribution of Working Group I to the Fifth Assessment Report of the Intergovernmental Panel on Climate Change</w:t>
      </w:r>
      <w:r w:rsidRPr="00237528">
        <w:rPr>
          <w:rFonts w:cs="Times New Roman"/>
          <w:noProof/>
        </w:rPr>
        <w:t>.</w:t>
      </w:r>
    </w:p>
    <w:p w14:paraId="381EC40D"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Katabuchi M</w:t>
      </w:r>
      <w:r w:rsidRPr="00237528">
        <w:rPr>
          <w:rFonts w:cs="Times New Roman"/>
          <w:noProof/>
        </w:rPr>
        <w:t xml:space="preserve">. </w:t>
      </w:r>
      <w:r w:rsidRPr="00237528">
        <w:rPr>
          <w:rFonts w:cs="Times New Roman"/>
          <w:b/>
          <w:bCs/>
          <w:noProof/>
        </w:rPr>
        <w:t>2015</w:t>
      </w:r>
      <w:r w:rsidRPr="00237528">
        <w:rPr>
          <w:rFonts w:cs="Times New Roman"/>
          <w:noProof/>
        </w:rPr>
        <w:t xml:space="preserve">. LeafArea: An R package for rapid digital analysis of leaf area. </w:t>
      </w:r>
      <w:r w:rsidRPr="00237528">
        <w:rPr>
          <w:rFonts w:cs="Times New Roman"/>
          <w:i/>
          <w:iCs/>
          <w:noProof/>
        </w:rPr>
        <w:t>Ecological Research</w:t>
      </w:r>
      <w:r w:rsidRPr="00237528">
        <w:rPr>
          <w:rFonts w:cs="Times New Roman"/>
          <w:noProof/>
        </w:rPr>
        <w:t xml:space="preserve"> </w:t>
      </w:r>
      <w:r w:rsidRPr="00237528">
        <w:rPr>
          <w:rFonts w:cs="Times New Roman"/>
          <w:b/>
          <w:bCs/>
          <w:noProof/>
        </w:rPr>
        <w:t>30</w:t>
      </w:r>
      <w:r w:rsidRPr="00237528">
        <w:rPr>
          <w:rFonts w:cs="Times New Roman"/>
          <w:noProof/>
        </w:rPr>
        <w:t>: 1073–1077.</w:t>
      </w:r>
    </w:p>
    <w:p w14:paraId="0F540609"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Kattge J, Knorr W</w:t>
      </w:r>
      <w:r w:rsidRPr="00237528">
        <w:rPr>
          <w:rFonts w:cs="Times New Roman"/>
          <w:noProof/>
        </w:rPr>
        <w:t xml:space="preserve">. </w:t>
      </w:r>
      <w:r w:rsidRPr="00237528">
        <w:rPr>
          <w:rFonts w:cs="Times New Roman"/>
          <w:b/>
          <w:bCs/>
          <w:noProof/>
        </w:rPr>
        <w:t>2007</w:t>
      </w:r>
      <w:r w:rsidRPr="00237528">
        <w:rPr>
          <w:rFonts w:cs="Times New Roman"/>
          <w:noProof/>
        </w:rPr>
        <w:t xml:space="preserve">. Temperature acclimation in a biochemical model of photosynthesis: a reanalysis of data from 36 species. </w:t>
      </w:r>
      <w:r w:rsidRPr="00237528">
        <w:rPr>
          <w:rFonts w:cs="Times New Roman"/>
          <w:i/>
          <w:iCs/>
          <w:noProof/>
        </w:rPr>
        <w:t>Plant, Cell &amp; Environment</w:t>
      </w:r>
      <w:r w:rsidRPr="00237528">
        <w:rPr>
          <w:rFonts w:cs="Times New Roman"/>
          <w:noProof/>
        </w:rPr>
        <w:t xml:space="preserve"> </w:t>
      </w:r>
      <w:r w:rsidRPr="00237528">
        <w:rPr>
          <w:rFonts w:cs="Times New Roman"/>
          <w:b/>
          <w:bCs/>
          <w:noProof/>
        </w:rPr>
        <w:t>30</w:t>
      </w:r>
      <w:r w:rsidRPr="00237528">
        <w:rPr>
          <w:rFonts w:cs="Times New Roman"/>
          <w:noProof/>
        </w:rPr>
        <w:t>: 1176–1190.</w:t>
      </w:r>
    </w:p>
    <w:p w14:paraId="25783C8C"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Kenward MG, Roger JH</w:t>
      </w:r>
      <w:r w:rsidRPr="00237528">
        <w:rPr>
          <w:rFonts w:cs="Times New Roman"/>
          <w:noProof/>
        </w:rPr>
        <w:t xml:space="preserve">. </w:t>
      </w:r>
      <w:r w:rsidRPr="00237528">
        <w:rPr>
          <w:rFonts w:cs="Times New Roman"/>
          <w:b/>
          <w:bCs/>
          <w:noProof/>
        </w:rPr>
        <w:t>1997</w:t>
      </w:r>
      <w:r w:rsidRPr="00237528">
        <w:rPr>
          <w:rFonts w:cs="Times New Roman"/>
          <w:noProof/>
        </w:rPr>
        <w:t xml:space="preserve">. Small sample inference for fixed effects from restricted maximum likelihood. </w:t>
      </w:r>
      <w:r w:rsidRPr="00237528">
        <w:rPr>
          <w:rFonts w:cs="Times New Roman"/>
          <w:i/>
          <w:iCs/>
          <w:noProof/>
        </w:rPr>
        <w:t>Biometrics</w:t>
      </w:r>
      <w:r w:rsidRPr="00237528">
        <w:rPr>
          <w:rFonts w:cs="Times New Roman"/>
          <w:noProof/>
        </w:rPr>
        <w:t xml:space="preserve"> </w:t>
      </w:r>
      <w:r w:rsidRPr="00237528">
        <w:rPr>
          <w:rFonts w:cs="Times New Roman"/>
          <w:b/>
          <w:bCs/>
          <w:noProof/>
        </w:rPr>
        <w:t>53</w:t>
      </w:r>
      <w:r w:rsidRPr="00237528">
        <w:rPr>
          <w:rFonts w:cs="Times New Roman"/>
          <w:noProof/>
        </w:rPr>
        <w:t>: 983.</w:t>
      </w:r>
    </w:p>
    <w:p w14:paraId="10B77FF5"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LeBauer DS, Treseder K</w:t>
      </w:r>
      <w:r w:rsidRPr="00237528">
        <w:rPr>
          <w:rFonts w:cs="Times New Roman"/>
          <w:noProof/>
        </w:rPr>
        <w:t xml:space="preserve">. </w:t>
      </w:r>
      <w:r w:rsidRPr="00237528">
        <w:rPr>
          <w:rFonts w:cs="Times New Roman"/>
          <w:b/>
          <w:bCs/>
          <w:noProof/>
        </w:rPr>
        <w:t>2008</w:t>
      </w:r>
      <w:r w:rsidRPr="00237528">
        <w:rPr>
          <w:rFonts w:cs="Times New Roman"/>
          <w:noProof/>
        </w:rPr>
        <w:t xml:space="preserve">. Nitrogen limitation of net primary productivity. </w:t>
      </w:r>
      <w:r w:rsidRPr="00237528">
        <w:rPr>
          <w:rFonts w:cs="Times New Roman"/>
          <w:i/>
          <w:iCs/>
          <w:noProof/>
        </w:rPr>
        <w:t>Ecology</w:t>
      </w:r>
      <w:r w:rsidRPr="00237528">
        <w:rPr>
          <w:rFonts w:cs="Times New Roman"/>
          <w:noProof/>
        </w:rPr>
        <w:t xml:space="preserve"> </w:t>
      </w:r>
      <w:r w:rsidRPr="00237528">
        <w:rPr>
          <w:rFonts w:cs="Times New Roman"/>
          <w:b/>
          <w:bCs/>
          <w:noProof/>
        </w:rPr>
        <w:t>89</w:t>
      </w:r>
      <w:r w:rsidRPr="00237528">
        <w:rPr>
          <w:rFonts w:cs="Times New Roman"/>
          <w:noProof/>
        </w:rPr>
        <w:t>: 371–379.</w:t>
      </w:r>
    </w:p>
    <w:p w14:paraId="6AB49D36"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Lenth R</w:t>
      </w:r>
      <w:r w:rsidRPr="00237528">
        <w:rPr>
          <w:rFonts w:cs="Times New Roman"/>
          <w:noProof/>
        </w:rPr>
        <w:t xml:space="preserve">. </w:t>
      </w:r>
      <w:r w:rsidRPr="00237528">
        <w:rPr>
          <w:rFonts w:cs="Times New Roman"/>
          <w:b/>
          <w:bCs/>
          <w:noProof/>
        </w:rPr>
        <w:t>2019</w:t>
      </w:r>
      <w:r w:rsidRPr="00237528">
        <w:rPr>
          <w:rFonts w:cs="Times New Roman"/>
          <w:noProof/>
        </w:rPr>
        <w:t>. emmeans: estimated marginal means, aka least-squares means.</w:t>
      </w:r>
    </w:p>
    <w:p w14:paraId="2E001E33"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Liang X, Zhang T, Lu X, Ellsworth DS, BassiriRad H, You C, Wang D, He P, Deng Q, Liu H, </w:t>
      </w:r>
      <w:r w:rsidRPr="00237528">
        <w:rPr>
          <w:rFonts w:cs="Times New Roman"/>
          <w:b/>
          <w:bCs/>
          <w:i/>
          <w:iCs/>
          <w:noProof/>
        </w:rPr>
        <w:t>et al.</w:t>
      </w:r>
      <w:r w:rsidRPr="00237528">
        <w:rPr>
          <w:rFonts w:cs="Times New Roman"/>
          <w:noProof/>
        </w:rPr>
        <w:t xml:space="preserve"> </w:t>
      </w:r>
      <w:r w:rsidRPr="00237528">
        <w:rPr>
          <w:rFonts w:cs="Times New Roman"/>
          <w:b/>
          <w:bCs/>
          <w:noProof/>
        </w:rPr>
        <w:t>2020</w:t>
      </w:r>
      <w:r w:rsidRPr="00237528">
        <w:rPr>
          <w:rFonts w:cs="Times New Roman"/>
          <w:noProof/>
        </w:rPr>
        <w:t xml:space="preserve">. Global response patterns of plant photosynthesis to nitrogen addition: A meta‐analysis. </w:t>
      </w:r>
      <w:r w:rsidRPr="00237528">
        <w:rPr>
          <w:rFonts w:cs="Times New Roman"/>
          <w:i/>
          <w:iCs/>
          <w:noProof/>
        </w:rPr>
        <w:t>Global Change Biology</w:t>
      </w:r>
      <w:r w:rsidRPr="00237528">
        <w:rPr>
          <w:rFonts w:cs="Times New Roman"/>
          <w:noProof/>
        </w:rPr>
        <w:t xml:space="preserve"> </w:t>
      </w:r>
      <w:r w:rsidRPr="00237528">
        <w:rPr>
          <w:rFonts w:cs="Times New Roman"/>
          <w:b/>
          <w:bCs/>
          <w:noProof/>
        </w:rPr>
        <w:t>26</w:t>
      </w:r>
      <w:r w:rsidRPr="00237528">
        <w:rPr>
          <w:rFonts w:cs="Times New Roman"/>
          <w:noProof/>
        </w:rPr>
        <w:t>: 3585–3600.</w:t>
      </w:r>
    </w:p>
    <w:p w14:paraId="55934E7C"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Lu J, Yang J, Keitel C, Yin L, Wang P, Cheng W, Dijkstra FA</w:t>
      </w:r>
      <w:r w:rsidRPr="00237528">
        <w:rPr>
          <w:rFonts w:cs="Times New Roman"/>
          <w:noProof/>
        </w:rPr>
        <w:t xml:space="preserve">. </w:t>
      </w:r>
      <w:r w:rsidRPr="00237528">
        <w:rPr>
          <w:rFonts w:cs="Times New Roman"/>
          <w:b/>
          <w:bCs/>
          <w:noProof/>
        </w:rPr>
        <w:t>2022</w:t>
      </w:r>
      <w:r w:rsidRPr="00237528">
        <w:rPr>
          <w:rFonts w:cs="Times New Roman"/>
          <w:noProof/>
        </w:rPr>
        <w:t xml:space="preserve">. Belowground Carbon Efficiency for Nitrogen and Phosphorus Acquisition Varies Between Lolium perenne and Trifolium repens and Depends on Phosphorus Fertilization. </w:t>
      </w:r>
      <w:r w:rsidRPr="00237528">
        <w:rPr>
          <w:rFonts w:cs="Times New Roman"/>
          <w:i/>
          <w:iCs/>
          <w:noProof/>
        </w:rPr>
        <w:t>Frontiers in Plant Science</w:t>
      </w:r>
      <w:r w:rsidRPr="00237528">
        <w:rPr>
          <w:rFonts w:cs="Times New Roman"/>
          <w:noProof/>
        </w:rPr>
        <w:t xml:space="preserve"> </w:t>
      </w:r>
      <w:r w:rsidRPr="00237528">
        <w:rPr>
          <w:rFonts w:cs="Times New Roman"/>
          <w:b/>
          <w:bCs/>
          <w:noProof/>
        </w:rPr>
        <w:t>13</w:t>
      </w:r>
      <w:r w:rsidRPr="00237528">
        <w:rPr>
          <w:rFonts w:cs="Times New Roman"/>
          <w:noProof/>
        </w:rPr>
        <w:t>: 1–9.</w:t>
      </w:r>
    </w:p>
    <w:p w14:paraId="0F36E196"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Marschner H, Dell B</w:t>
      </w:r>
      <w:r w:rsidRPr="00237528">
        <w:rPr>
          <w:rFonts w:cs="Times New Roman"/>
          <w:noProof/>
        </w:rPr>
        <w:t xml:space="preserve">. </w:t>
      </w:r>
      <w:r w:rsidRPr="00237528">
        <w:rPr>
          <w:rFonts w:cs="Times New Roman"/>
          <w:b/>
          <w:bCs/>
          <w:noProof/>
        </w:rPr>
        <w:t>1994</w:t>
      </w:r>
      <w:r w:rsidRPr="00237528">
        <w:rPr>
          <w:rFonts w:cs="Times New Roman"/>
          <w:noProof/>
        </w:rPr>
        <w:t xml:space="preserve">. Nutrient uptake in mycorrhizal symbiosis. </w:t>
      </w:r>
      <w:r w:rsidRPr="00237528">
        <w:rPr>
          <w:rFonts w:cs="Times New Roman"/>
          <w:i/>
          <w:iCs/>
          <w:noProof/>
        </w:rPr>
        <w:t>Plant and Soil</w:t>
      </w:r>
      <w:r w:rsidRPr="00237528">
        <w:rPr>
          <w:rFonts w:cs="Times New Roman"/>
          <w:noProof/>
        </w:rPr>
        <w:t xml:space="preserve"> </w:t>
      </w:r>
      <w:r w:rsidRPr="00237528">
        <w:rPr>
          <w:rFonts w:cs="Times New Roman"/>
          <w:b/>
          <w:bCs/>
          <w:noProof/>
        </w:rPr>
        <w:t>159</w:t>
      </w:r>
      <w:r w:rsidRPr="00237528">
        <w:rPr>
          <w:rFonts w:cs="Times New Roman"/>
          <w:noProof/>
        </w:rPr>
        <w:t>: 89–</w:t>
      </w:r>
      <w:r w:rsidRPr="00237528">
        <w:rPr>
          <w:rFonts w:cs="Times New Roman"/>
          <w:noProof/>
        </w:rPr>
        <w:lastRenderedPageBreak/>
        <w:t>102.</w:t>
      </w:r>
    </w:p>
    <w:p w14:paraId="4778F89B"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Medlyn BE, Dreyer E, Ellsworth DS, Forstreuter M, Harley PC, Kirschbaum MUF, Le Roux X, Montpied P, Strassemeyer J, Walcroft A, </w:t>
      </w:r>
      <w:r w:rsidRPr="00237528">
        <w:rPr>
          <w:rFonts w:cs="Times New Roman"/>
          <w:b/>
          <w:bCs/>
          <w:i/>
          <w:iCs/>
          <w:noProof/>
        </w:rPr>
        <w:t>et al.</w:t>
      </w:r>
      <w:r w:rsidRPr="00237528">
        <w:rPr>
          <w:rFonts w:cs="Times New Roman"/>
          <w:noProof/>
        </w:rPr>
        <w:t xml:space="preserve"> </w:t>
      </w:r>
      <w:r w:rsidRPr="00237528">
        <w:rPr>
          <w:rFonts w:cs="Times New Roman"/>
          <w:b/>
          <w:bCs/>
          <w:noProof/>
        </w:rPr>
        <w:t>2002</w:t>
      </w:r>
      <w:r w:rsidRPr="00237528">
        <w:rPr>
          <w:rFonts w:cs="Times New Roman"/>
          <w:noProof/>
        </w:rPr>
        <w:t xml:space="preserve">. Temperature response of parameters of a biochemically based model of photosynthesis. II. A review of experimental data. </w:t>
      </w:r>
      <w:r w:rsidRPr="00237528">
        <w:rPr>
          <w:rFonts w:cs="Times New Roman"/>
          <w:i/>
          <w:iCs/>
          <w:noProof/>
        </w:rPr>
        <w:t>Plant, Cell &amp; Environment</w:t>
      </w:r>
      <w:r w:rsidRPr="00237528">
        <w:rPr>
          <w:rFonts w:cs="Times New Roman"/>
          <w:noProof/>
        </w:rPr>
        <w:t xml:space="preserve"> </w:t>
      </w:r>
      <w:r w:rsidRPr="00237528">
        <w:rPr>
          <w:rFonts w:cs="Times New Roman"/>
          <w:b/>
          <w:bCs/>
          <w:noProof/>
        </w:rPr>
        <w:t>25</w:t>
      </w:r>
      <w:r w:rsidRPr="00237528">
        <w:rPr>
          <w:rFonts w:cs="Times New Roman"/>
          <w:noProof/>
        </w:rPr>
        <w:t>: 1167–1179.</w:t>
      </w:r>
    </w:p>
    <w:p w14:paraId="06E6263B"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O’Sullivan OS, Weerasinghe KWLK, Evans JR, Egerton JJG, Tjoelker MG, Atkin OK</w:t>
      </w:r>
      <w:r w:rsidRPr="00237528">
        <w:rPr>
          <w:rFonts w:cs="Times New Roman"/>
          <w:noProof/>
        </w:rPr>
        <w:t xml:space="preserve">. </w:t>
      </w:r>
      <w:r w:rsidRPr="00237528">
        <w:rPr>
          <w:rFonts w:cs="Times New Roman"/>
          <w:b/>
          <w:bCs/>
          <w:noProof/>
        </w:rPr>
        <w:t>2013</w:t>
      </w:r>
      <w:r w:rsidRPr="00237528">
        <w:rPr>
          <w:rFonts w:cs="Times New Roman"/>
          <w:noProof/>
        </w:rPr>
        <w:t>. High-resolution temperature responses of leaf respiration in snow gum (</w:t>
      </w:r>
      <w:r w:rsidRPr="00237528">
        <w:rPr>
          <w:rFonts w:cs="Times New Roman"/>
          <w:i/>
          <w:iCs/>
          <w:noProof/>
        </w:rPr>
        <w:t>Eucalyptus pauciflora</w:t>
      </w:r>
      <w:r w:rsidRPr="00237528">
        <w:rPr>
          <w:rFonts w:cs="Times New Roman"/>
          <w:noProof/>
        </w:rPr>
        <w:t xml:space="preserve">) reveal high-temperature limits to respiratory function. </w:t>
      </w:r>
      <w:r w:rsidRPr="00237528">
        <w:rPr>
          <w:rFonts w:cs="Times New Roman"/>
          <w:i/>
          <w:iCs/>
          <w:noProof/>
        </w:rPr>
        <w:t>Plant, Cell &amp; Environment</w:t>
      </w:r>
      <w:r w:rsidRPr="00237528">
        <w:rPr>
          <w:rFonts w:cs="Times New Roman"/>
          <w:noProof/>
        </w:rPr>
        <w:t xml:space="preserve"> </w:t>
      </w:r>
      <w:r w:rsidRPr="00237528">
        <w:rPr>
          <w:rFonts w:cs="Times New Roman"/>
          <w:b/>
          <w:bCs/>
          <w:noProof/>
        </w:rPr>
        <w:t>36</w:t>
      </w:r>
      <w:r w:rsidRPr="00237528">
        <w:rPr>
          <w:rFonts w:cs="Times New Roman"/>
          <w:noProof/>
        </w:rPr>
        <w:t>: 1268–1284.</w:t>
      </w:r>
    </w:p>
    <w:p w14:paraId="465569B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Oreskes N, Shrader-Frechette K, Belitz K</w:t>
      </w:r>
      <w:r w:rsidRPr="00237528">
        <w:rPr>
          <w:rFonts w:cs="Times New Roman"/>
          <w:noProof/>
        </w:rPr>
        <w:t xml:space="preserve">. </w:t>
      </w:r>
      <w:r w:rsidRPr="00237528">
        <w:rPr>
          <w:rFonts w:cs="Times New Roman"/>
          <w:b/>
          <w:bCs/>
          <w:noProof/>
        </w:rPr>
        <w:t>1994</w:t>
      </w:r>
      <w:r w:rsidRPr="00237528">
        <w:rPr>
          <w:rFonts w:cs="Times New Roman"/>
          <w:noProof/>
        </w:rPr>
        <w:t xml:space="preserve">. Verification , Validation , and Confirmation of Numerical Models in the Earth Sciences. </w:t>
      </w:r>
      <w:r w:rsidRPr="00237528">
        <w:rPr>
          <w:rFonts w:cs="Times New Roman"/>
          <w:i/>
          <w:iCs/>
          <w:noProof/>
        </w:rPr>
        <w:t>Science</w:t>
      </w:r>
      <w:r w:rsidRPr="00237528">
        <w:rPr>
          <w:rFonts w:cs="Times New Roman"/>
          <w:noProof/>
        </w:rPr>
        <w:t xml:space="preserve"> </w:t>
      </w:r>
      <w:r w:rsidRPr="00237528">
        <w:rPr>
          <w:rFonts w:cs="Times New Roman"/>
          <w:b/>
          <w:bCs/>
          <w:noProof/>
        </w:rPr>
        <w:t>263</w:t>
      </w:r>
      <w:r w:rsidRPr="00237528">
        <w:rPr>
          <w:rFonts w:cs="Times New Roman"/>
          <w:noProof/>
        </w:rPr>
        <w:t>: 641–646.</w:t>
      </w:r>
    </w:p>
    <w:p w14:paraId="55C49759"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Paillassa J, Wright IJ, Prentice IC, Pepin S, Smith NG, Ethier G, Westerband AC, Lamarque LJ, Wang H, Cornwell WK, </w:t>
      </w:r>
      <w:r w:rsidRPr="00237528">
        <w:rPr>
          <w:rFonts w:cs="Times New Roman"/>
          <w:b/>
          <w:bCs/>
          <w:i/>
          <w:iCs/>
          <w:noProof/>
        </w:rPr>
        <w:t>et al.</w:t>
      </w:r>
      <w:r w:rsidRPr="00237528">
        <w:rPr>
          <w:rFonts w:cs="Times New Roman"/>
          <w:noProof/>
        </w:rPr>
        <w:t xml:space="preserve"> </w:t>
      </w:r>
      <w:r w:rsidRPr="00237528">
        <w:rPr>
          <w:rFonts w:cs="Times New Roman"/>
          <w:b/>
          <w:bCs/>
          <w:noProof/>
        </w:rPr>
        <w:t>2020</w:t>
      </w:r>
      <w:r w:rsidRPr="00237528">
        <w:rPr>
          <w:rFonts w:cs="Times New Roman"/>
          <w:noProof/>
        </w:rPr>
        <w:t xml:space="preserve">. When and where soil is important to modify the carbon and water economy of leaves. </w:t>
      </w:r>
      <w:r w:rsidRPr="00237528">
        <w:rPr>
          <w:rFonts w:cs="Times New Roman"/>
          <w:i/>
          <w:iCs/>
          <w:noProof/>
        </w:rPr>
        <w:t>New Phytologist</w:t>
      </w:r>
      <w:r w:rsidRPr="00237528">
        <w:rPr>
          <w:rFonts w:cs="Times New Roman"/>
          <w:noProof/>
        </w:rPr>
        <w:t xml:space="preserve"> </w:t>
      </w:r>
      <w:r w:rsidRPr="00237528">
        <w:rPr>
          <w:rFonts w:cs="Times New Roman"/>
          <w:b/>
          <w:bCs/>
          <w:noProof/>
        </w:rPr>
        <w:t>228</w:t>
      </w:r>
      <w:r w:rsidRPr="00237528">
        <w:rPr>
          <w:rFonts w:cs="Times New Roman"/>
          <w:noProof/>
        </w:rPr>
        <w:t>: 121–135.</w:t>
      </w:r>
    </w:p>
    <w:p w14:paraId="71EF0852"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Perkowski EA, Waring EF, Smith NG</w:t>
      </w:r>
      <w:r w:rsidRPr="00237528">
        <w:rPr>
          <w:rFonts w:cs="Times New Roman"/>
          <w:noProof/>
        </w:rPr>
        <w:t xml:space="preserve">. </w:t>
      </w:r>
      <w:r w:rsidRPr="00237528">
        <w:rPr>
          <w:rFonts w:cs="Times New Roman"/>
          <w:b/>
          <w:bCs/>
          <w:noProof/>
        </w:rPr>
        <w:t>2021</w:t>
      </w:r>
      <w:r w:rsidRPr="00237528">
        <w:rPr>
          <w:rFonts w:cs="Times New Roman"/>
          <w:noProof/>
        </w:rPr>
        <w:t xml:space="preserve">. Root mass carbon costs to acquire nitrogen are determined by nitrogen and light availability in two species with different nitrogen acquisition strategies (A Rogers, Ed.). </w:t>
      </w:r>
      <w:r w:rsidRPr="00237528">
        <w:rPr>
          <w:rFonts w:cs="Times New Roman"/>
          <w:i/>
          <w:iCs/>
          <w:noProof/>
        </w:rPr>
        <w:t>Journal of Experimental Botany</w:t>
      </w:r>
      <w:r w:rsidRPr="00237528">
        <w:rPr>
          <w:rFonts w:cs="Times New Roman"/>
          <w:noProof/>
        </w:rPr>
        <w:t xml:space="preserve"> </w:t>
      </w:r>
      <w:r w:rsidRPr="00237528">
        <w:rPr>
          <w:rFonts w:cs="Times New Roman"/>
          <w:b/>
          <w:bCs/>
          <w:noProof/>
        </w:rPr>
        <w:t>72</w:t>
      </w:r>
      <w:r w:rsidRPr="00237528">
        <w:rPr>
          <w:rFonts w:cs="Times New Roman"/>
          <w:noProof/>
        </w:rPr>
        <w:t>: 5766–5776.</w:t>
      </w:r>
    </w:p>
    <w:p w14:paraId="7A1F2D9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Phillips RP, Finzi AC, Bernhardt ES</w:t>
      </w:r>
      <w:r w:rsidRPr="00237528">
        <w:rPr>
          <w:rFonts w:cs="Times New Roman"/>
          <w:noProof/>
        </w:rPr>
        <w:t xml:space="preserve">. </w:t>
      </w:r>
      <w:r w:rsidRPr="00237528">
        <w:rPr>
          <w:rFonts w:cs="Times New Roman"/>
          <w:b/>
          <w:bCs/>
          <w:noProof/>
        </w:rPr>
        <w:t>2011</w:t>
      </w:r>
      <w:r w:rsidRPr="00237528">
        <w:rPr>
          <w:rFonts w:cs="Times New Roman"/>
          <w:noProof/>
        </w:rPr>
        <w:t xml:space="preserve">. Enhanced root exudation induces microbial feedbacks to N cycling in a pine forest under long-term CO2 fumigation. </w:t>
      </w:r>
      <w:r w:rsidRPr="00237528">
        <w:rPr>
          <w:rFonts w:cs="Times New Roman"/>
          <w:i/>
          <w:iCs/>
          <w:noProof/>
        </w:rPr>
        <w:t>Ecology Letters</w:t>
      </w:r>
      <w:r w:rsidRPr="00237528">
        <w:rPr>
          <w:rFonts w:cs="Times New Roman"/>
          <w:noProof/>
        </w:rPr>
        <w:t xml:space="preserve"> </w:t>
      </w:r>
      <w:r w:rsidRPr="00237528">
        <w:rPr>
          <w:rFonts w:cs="Times New Roman"/>
          <w:b/>
          <w:bCs/>
          <w:noProof/>
        </w:rPr>
        <w:t>14</w:t>
      </w:r>
      <w:r w:rsidRPr="00237528">
        <w:rPr>
          <w:rFonts w:cs="Times New Roman"/>
          <w:noProof/>
        </w:rPr>
        <w:t>: 187–194.</w:t>
      </w:r>
    </w:p>
    <w:p w14:paraId="19241694"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Poorter H, Bühler J, Van Dusschoten D, Climent J, Postma JA</w:t>
      </w:r>
      <w:r w:rsidRPr="00237528">
        <w:rPr>
          <w:rFonts w:cs="Times New Roman"/>
          <w:noProof/>
        </w:rPr>
        <w:t xml:space="preserve">. </w:t>
      </w:r>
      <w:r w:rsidRPr="00237528">
        <w:rPr>
          <w:rFonts w:cs="Times New Roman"/>
          <w:b/>
          <w:bCs/>
          <w:noProof/>
        </w:rPr>
        <w:t>2012</w:t>
      </w:r>
      <w:r w:rsidRPr="00237528">
        <w:rPr>
          <w:rFonts w:cs="Times New Roman"/>
          <w:noProof/>
        </w:rPr>
        <w:t xml:space="preserve">. Pot size matters: A meta-analysis of the effects of rooting volume on plant growth. </w:t>
      </w:r>
      <w:r w:rsidRPr="00237528">
        <w:rPr>
          <w:rFonts w:cs="Times New Roman"/>
          <w:i/>
          <w:iCs/>
          <w:noProof/>
        </w:rPr>
        <w:t>Functional Plant Biology</w:t>
      </w:r>
      <w:r w:rsidRPr="00237528">
        <w:rPr>
          <w:rFonts w:cs="Times New Roman"/>
          <w:noProof/>
        </w:rPr>
        <w:t xml:space="preserve"> </w:t>
      </w:r>
      <w:r w:rsidRPr="00237528">
        <w:rPr>
          <w:rFonts w:cs="Times New Roman"/>
          <w:b/>
          <w:bCs/>
          <w:noProof/>
        </w:rPr>
        <w:t>39</w:t>
      </w:r>
      <w:r w:rsidRPr="00237528">
        <w:rPr>
          <w:rFonts w:cs="Times New Roman"/>
          <w:noProof/>
        </w:rPr>
        <w:t>: 839–850.</w:t>
      </w:r>
    </w:p>
    <w:p w14:paraId="1882EBD5"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lastRenderedPageBreak/>
        <w:t>Prentice IC, Dong N, Gleason SM, Maire V, Wright IJ</w:t>
      </w:r>
      <w:r w:rsidRPr="00237528">
        <w:rPr>
          <w:rFonts w:cs="Times New Roman"/>
          <w:noProof/>
        </w:rPr>
        <w:t xml:space="preserve">. </w:t>
      </w:r>
      <w:r w:rsidRPr="00237528">
        <w:rPr>
          <w:rFonts w:cs="Times New Roman"/>
          <w:b/>
          <w:bCs/>
          <w:noProof/>
        </w:rPr>
        <w:t>2014</w:t>
      </w:r>
      <w:r w:rsidRPr="00237528">
        <w:rPr>
          <w:rFonts w:cs="Times New Roman"/>
          <w:noProof/>
        </w:rPr>
        <w:t xml:space="preserve">. Balancing the costs of carbon gain and water transport: testing a new theoretical framework for plant functional ecology. </w:t>
      </w:r>
      <w:r w:rsidRPr="00237528">
        <w:rPr>
          <w:rFonts w:cs="Times New Roman"/>
          <w:i/>
          <w:iCs/>
          <w:noProof/>
        </w:rPr>
        <w:t>Ecology Letters</w:t>
      </w:r>
      <w:r w:rsidRPr="00237528">
        <w:rPr>
          <w:rFonts w:cs="Times New Roman"/>
          <w:noProof/>
        </w:rPr>
        <w:t xml:space="preserve"> </w:t>
      </w:r>
      <w:r w:rsidRPr="00237528">
        <w:rPr>
          <w:rFonts w:cs="Times New Roman"/>
          <w:b/>
          <w:bCs/>
          <w:noProof/>
        </w:rPr>
        <w:t>17</w:t>
      </w:r>
      <w:r w:rsidRPr="00237528">
        <w:rPr>
          <w:rFonts w:cs="Times New Roman"/>
          <w:noProof/>
        </w:rPr>
        <w:t>: 82–91.</w:t>
      </w:r>
    </w:p>
    <w:p w14:paraId="719E0977"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Prentice IC, Liang X, Medlyn BE, Wang Y-P</w:t>
      </w:r>
      <w:r w:rsidRPr="00237528">
        <w:rPr>
          <w:rFonts w:cs="Times New Roman"/>
          <w:noProof/>
        </w:rPr>
        <w:t xml:space="preserve">. </w:t>
      </w:r>
      <w:r w:rsidRPr="00237528">
        <w:rPr>
          <w:rFonts w:cs="Times New Roman"/>
          <w:b/>
          <w:bCs/>
          <w:noProof/>
        </w:rPr>
        <w:t>2015</w:t>
      </w:r>
      <w:r w:rsidRPr="00237528">
        <w:rPr>
          <w:rFonts w:cs="Times New Roman"/>
          <w:noProof/>
        </w:rPr>
        <w:t xml:space="preserve">. Reliable, robust and realistic: The three R’s of next-generation land-surface modelling. </w:t>
      </w:r>
      <w:r w:rsidRPr="00237528">
        <w:rPr>
          <w:rFonts w:cs="Times New Roman"/>
          <w:i/>
          <w:iCs/>
          <w:noProof/>
        </w:rPr>
        <w:t>Atmospheric Chemistry and Physics</w:t>
      </w:r>
      <w:r w:rsidRPr="00237528">
        <w:rPr>
          <w:rFonts w:cs="Times New Roman"/>
          <w:noProof/>
        </w:rPr>
        <w:t xml:space="preserve"> </w:t>
      </w:r>
      <w:r w:rsidRPr="00237528">
        <w:rPr>
          <w:rFonts w:cs="Times New Roman"/>
          <w:b/>
          <w:bCs/>
          <w:noProof/>
        </w:rPr>
        <w:t>15</w:t>
      </w:r>
      <w:r w:rsidRPr="00237528">
        <w:rPr>
          <w:rFonts w:cs="Times New Roman"/>
          <w:noProof/>
        </w:rPr>
        <w:t>: 5987–6005.</w:t>
      </w:r>
    </w:p>
    <w:p w14:paraId="56DE182F"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R Core Team</w:t>
      </w:r>
      <w:r w:rsidRPr="00237528">
        <w:rPr>
          <w:rFonts w:cs="Times New Roman"/>
          <w:noProof/>
        </w:rPr>
        <w:t xml:space="preserve">. </w:t>
      </w:r>
      <w:r w:rsidRPr="00237528">
        <w:rPr>
          <w:rFonts w:cs="Times New Roman"/>
          <w:b/>
          <w:bCs/>
          <w:noProof/>
        </w:rPr>
        <w:t>2021</w:t>
      </w:r>
      <w:r w:rsidRPr="00237528">
        <w:rPr>
          <w:rFonts w:cs="Times New Roman"/>
          <w:noProof/>
        </w:rPr>
        <w:t>. R: A language and environment for statistical computing.</w:t>
      </w:r>
    </w:p>
    <w:p w14:paraId="2152A9F4"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Rogers A, Medlyn BE, Dukes JS, Bonan G, von Caemmerer S, Dietze MC, Kattge J, Leakey ADB, Mercado LM, Niinemets Ü, </w:t>
      </w:r>
      <w:r w:rsidRPr="00237528">
        <w:rPr>
          <w:rFonts w:cs="Times New Roman"/>
          <w:b/>
          <w:bCs/>
          <w:i/>
          <w:iCs/>
          <w:noProof/>
        </w:rPr>
        <w:t>et al.</w:t>
      </w:r>
      <w:r w:rsidRPr="00237528">
        <w:rPr>
          <w:rFonts w:cs="Times New Roman"/>
          <w:noProof/>
        </w:rPr>
        <w:t xml:space="preserve"> </w:t>
      </w:r>
      <w:r w:rsidRPr="00237528">
        <w:rPr>
          <w:rFonts w:cs="Times New Roman"/>
          <w:b/>
          <w:bCs/>
          <w:noProof/>
        </w:rPr>
        <w:t>2017</w:t>
      </w:r>
      <w:r w:rsidRPr="00237528">
        <w:rPr>
          <w:rFonts w:cs="Times New Roman"/>
          <w:noProof/>
        </w:rPr>
        <w:t xml:space="preserve">. A roadmap for improving the representation of photosynthesis in Earth system models. </w:t>
      </w:r>
      <w:r w:rsidRPr="00237528">
        <w:rPr>
          <w:rFonts w:cs="Times New Roman"/>
          <w:i/>
          <w:iCs/>
          <w:noProof/>
        </w:rPr>
        <w:t>New Phytologist</w:t>
      </w:r>
      <w:r w:rsidRPr="00237528">
        <w:rPr>
          <w:rFonts w:cs="Times New Roman"/>
          <w:noProof/>
        </w:rPr>
        <w:t xml:space="preserve"> </w:t>
      </w:r>
      <w:r w:rsidRPr="00237528">
        <w:rPr>
          <w:rFonts w:cs="Times New Roman"/>
          <w:b/>
          <w:bCs/>
          <w:noProof/>
        </w:rPr>
        <w:t>213</w:t>
      </w:r>
      <w:r w:rsidRPr="00237528">
        <w:rPr>
          <w:rFonts w:cs="Times New Roman"/>
          <w:noProof/>
        </w:rPr>
        <w:t>: 22–42.</w:t>
      </w:r>
    </w:p>
    <w:p w14:paraId="7B4EB82C"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Schneider CA, Rasband WS, Eliceiri KW</w:t>
      </w:r>
      <w:r w:rsidRPr="00237528">
        <w:rPr>
          <w:rFonts w:cs="Times New Roman"/>
          <w:noProof/>
        </w:rPr>
        <w:t xml:space="preserve">. </w:t>
      </w:r>
      <w:r w:rsidRPr="00237528">
        <w:rPr>
          <w:rFonts w:cs="Times New Roman"/>
          <w:b/>
          <w:bCs/>
          <w:noProof/>
        </w:rPr>
        <w:t>2012</w:t>
      </w:r>
      <w:r w:rsidRPr="00237528">
        <w:rPr>
          <w:rFonts w:cs="Times New Roman"/>
          <w:noProof/>
        </w:rPr>
        <w:t xml:space="preserve">. NIH Image to ImageJ: 25 years of image analysis. </w:t>
      </w:r>
      <w:r w:rsidRPr="00237528">
        <w:rPr>
          <w:rFonts w:cs="Times New Roman"/>
          <w:i/>
          <w:iCs/>
          <w:noProof/>
        </w:rPr>
        <w:t>Nature methods</w:t>
      </w:r>
      <w:r w:rsidRPr="00237528">
        <w:rPr>
          <w:rFonts w:cs="Times New Roman"/>
          <w:noProof/>
        </w:rPr>
        <w:t xml:space="preserve"> </w:t>
      </w:r>
      <w:r w:rsidRPr="00237528">
        <w:rPr>
          <w:rFonts w:cs="Times New Roman"/>
          <w:b/>
          <w:bCs/>
          <w:noProof/>
        </w:rPr>
        <w:t>9</w:t>
      </w:r>
      <w:r w:rsidRPr="00237528">
        <w:rPr>
          <w:rFonts w:cs="Times New Roman"/>
          <w:noProof/>
        </w:rPr>
        <w:t>: 671–675.</w:t>
      </w:r>
    </w:p>
    <w:p w14:paraId="15FC7B94"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Smith NG, Dukes JS</w:t>
      </w:r>
      <w:r w:rsidRPr="00237528">
        <w:rPr>
          <w:rFonts w:cs="Times New Roman"/>
          <w:noProof/>
        </w:rPr>
        <w:t xml:space="preserve">. </w:t>
      </w:r>
      <w:r w:rsidRPr="00237528">
        <w:rPr>
          <w:rFonts w:cs="Times New Roman"/>
          <w:b/>
          <w:bCs/>
          <w:noProof/>
        </w:rPr>
        <w:t>2013</w:t>
      </w:r>
      <w:r w:rsidRPr="00237528">
        <w:rPr>
          <w:rFonts w:cs="Times New Roman"/>
          <w:noProof/>
        </w:rPr>
        <w:t>. Plant respiration and photosynthesis in global-scale models: Incorporating acclimation to temperature and CO</w:t>
      </w:r>
      <w:r w:rsidRPr="00237528">
        <w:rPr>
          <w:rFonts w:cs="Times New Roman"/>
          <w:noProof/>
          <w:vertAlign w:val="subscript"/>
        </w:rPr>
        <w:t>2</w:t>
      </w:r>
      <w:r w:rsidRPr="00237528">
        <w:rPr>
          <w:rFonts w:cs="Times New Roman"/>
          <w:noProof/>
        </w:rPr>
        <w:t xml:space="preserve">. </w:t>
      </w:r>
      <w:r w:rsidRPr="00237528">
        <w:rPr>
          <w:rFonts w:cs="Times New Roman"/>
          <w:i/>
          <w:iCs/>
          <w:noProof/>
        </w:rPr>
        <w:t>Global Change Biology</w:t>
      </w:r>
      <w:r w:rsidRPr="00237528">
        <w:rPr>
          <w:rFonts w:cs="Times New Roman"/>
          <w:noProof/>
        </w:rPr>
        <w:t xml:space="preserve"> </w:t>
      </w:r>
      <w:r w:rsidRPr="00237528">
        <w:rPr>
          <w:rFonts w:cs="Times New Roman"/>
          <w:b/>
          <w:bCs/>
          <w:noProof/>
        </w:rPr>
        <w:t>19</w:t>
      </w:r>
      <w:r w:rsidRPr="00237528">
        <w:rPr>
          <w:rFonts w:cs="Times New Roman"/>
          <w:noProof/>
        </w:rPr>
        <w:t>: 45–63.</w:t>
      </w:r>
    </w:p>
    <w:p w14:paraId="121D9F88"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 xml:space="preserve">Smith NG, Keenan TF, Prentice IC, Wang H, Wright IJ, Niinemets Ü, Crous KY, Domingues TF, Guerrieri R, Ishida F oko, </w:t>
      </w:r>
      <w:r w:rsidRPr="00237528">
        <w:rPr>
          <w:rFonts w:cs="Times New Roman"/>
          <w:b/>
          <w:bCs/>
          <w:i/>
          <w:iCs/>
          <w:noProof/>
        </w:rPr>
        <w:t>et al.</w:t>
      </w:r>
      <w:r w:rsidRPr="00237528">
        <w:rPr>
          <w:rFonts w:cs="Times New Roman"/>
          <w:noProof/>
        </w:rPr>
        <w:t xml:space="preserve"> </w:t>
      </w:r>
      <w:r w:rsidRPr="00237528">
        <w:rPr>
          <w:rFonts w:cs="Times New Roman"/>
          <w:b/>
          <w:bCs/>
          <w:noProof/>
        </w:rPr>
        <w:t>2019</w:t>
      </w:r>
      <w:r w:rsidRPr="00237528">
        <w:rPr>
          <w:rFonts w:cs="Times New Roman"/>
          <w:noProof/>
        </w:rPr>
        <w:t xml:space="preserve">. Global photosynthetic capacity is optimized to the environment (S Niu, Ed.). </w:t>
      </w:r>
      <w:r w:rsidRPr="00237528">
        <w:rPr>
          <w:rFonts w:cs="Times New Roman"/>
          <w:i/>
          <w:iCs/>
          <w:noProof/>
        </w:rPr>
        <w:t>Ecology Letters</w:t>
      </w:r>
      <w:r w:rsidRPr="00237528">
        <w:rPr>
          <w:rFonts w:cs="Times New Roman"/>
          <w:noProof/>
        </w:rPr>
        <w:t xml:space="preserve"> </w:t>
      </w:r>
      <w:r w:rsidRPr="00237528">
        <w:rPr>
          <w:rFonts w:cs="Times New Roman"/>
          <w:b/>
          <w:bCs/>
          <w:noProof/>
        </w:rPr>
        <w:t>22</w:t>
      </w:r>
      <w:r w:rsidRPr="00237528">
        <w:rPr>
          <w:rFonts w:cs="Times New Roman"/>
          <w:noProof/>
        </w:rPr>
        <w:t>: 506–517.</w:t>
      </w:r>
    </w:p>
    <w:p w14:paraId="157DD1D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Smith SE, Read DJ</w:t>
      </w:r>
      <w:r w:rsidRPr="00237528">
        <w:rPr>
          <w:rFonts w:cs="Times New Roman"/>
          <w:noProof/>
        </w:rPr>
        <w:t xml:space="preserve">. </w:t>
      </w:r>
      <w:r w:rsidRPr="00237528">
        <w:rPr>
          <w:rFonts w:cs="Times New Roman"/>
          <w:b/>
          <w:bCs/>
          <w:noProof/>
        </w:rPr>
        <w:t>2008</w:t>
      </w:r>
      <w:r w:rsidRPr="00237528">
        <w:rPr>
          <w:rFonts w:cs="Times New Roman"/>
          <w:noProof/>
        </w:rPr>
        <w:t xml:space="preserve">. </w:t>
      </w:r>
      <w:r w:rsidRPr="00237528">
        <w:rPr>
          <w:rFonts w:cs="Times New Roman"/>
          <w:i/>
          <w:iCs/>
          <w:noProof/>
        </w:rPr>
        <w:t>Mycorrhizal Symbiosis</w:t>
      </w:r>
      <w:r w:rsidRPr="00237528">
        <w:rPr>
          <w:rFonts w:cs="Times New Roman"/>
          <w:noProof/>
        </w:rPr>
        <w:t>.</w:t>
      </w:r>
    </w:p>
    <w:p w14:paraId="16E6F540"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Terrer C, Vicca S, Stocker BD, Hungate BA, Phillips RP, Reich PB, Finzi AC, Prentice IC</w:t>
      </w:r>
      <w:r w:rsidRPr="00237528">
        <w:rPr>
          <w:rFonts w:cs="Times New Roman"/>
          <w:noProof/>
        </w:rPr>
        <w:t xml:space="preserve">. </w:t>
      </w:r>
      <w:r w:rsidRPr="00237528">
        <w:rPr>
          <w:rFonts w:cs="Times New Roman"/>
          <w:b/>
          <w:bCs/>
          <w:noProof/>
        </w:rPr>
        <w:t>2018</w:t>
      </w:r>
      <w:r w:rsidRPr="00237528">
        <w:rPr>
          <w:rFonts w:cs="Times New Roman"/>
          <w:noProof/>
        </w:rPr>
        <w:t xml:space="preserve">. Ecosystem responses to elevated &lt;scp&gt;CO&lt;/scp&gt; </w:t>
      </w:r>
      <w:r w:rsidRPr="00237528">
        <w:rPr>
          <w:rFonts w:cs="Times New Roman"/>
          <w:noProof/>
          <w:vertAlign w:val="subscript"/>
        </w:rPr>
        <w:t>2</w:t>
      </w:r>
      <w:r w:rsidRPr="00237528">
        <w:rPr>
          <w:rFonts w:cs="Times New Roman"/>
          <w:noProof/>
        </w:rPr>
        <w:t xml:space="preserve"> governed by plant–soil interactions and the cost of nitrogen acquisition. </w:t>
      </w:r>
      <w:r w:rsidRPr="00237528">
        <w:rPr>
          <w:rFonts w:cs="Times New Roman"/>
          <w:i/>
          <w:iCs/>
          <w:noProof/>
        </w:rPr>
        <w:t>New Phytologist</w:t>
      </w:r>
      <w:r w:rsidRPr="00237528">
        <w:rPr>
          <w:rFonts w:cs="Times New Roman"/>
          <w:noProof/>
        </w:rPr>
        <w:t xml:space="preserve"> </w:t>
      </w:r>
      <w:r w:rsidRPr="00237528">
        <w:rPr>
          <w:rFonts w:cs="Times New Roman"/>
          <w:b/>
          <w:bCs/>
          <w:noProof/>
        </w:rPr>
        <w:t>217</w:t>
      </w:r>
      <w:r w:rsidRPr="00237528">
        <w:rPr>
          <w:rFonts w:cs="Times New Roman"/>
          <w:noProof/>
        </w:rPr>
        <w:t>: 507–522.</w:t>
      </w:r>
    </w:p>
    <w:p w14:paraId="355B662D"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Udvardi M, Poole PS</w:t>
      </w:r>
      <w:r w:rsidRPr="00237528">
        <w:rPr>
          <w:rFonts w:cs="Times New Roman"/>
          <w:noProof/>
        </w:rPr>
        <w:t xml:space="preserve">. </w:t>
      </w:r>
      <w:r w:rsidRPr="00237528">
        <w:rPr>
          <w:rFonts w:cs="Times New Roman"/>
          <w:b/>
          <w:bCs/>
          <w:noProof/>
        </w:rPr>
        <w:t>2013</w:t>
      </w:r>
      <w:r w:rsidRPr="00237528">
        <w:rPr>
          <w:rFonts w:cs="Times New Roman"/>
          <w:noProof/>
        </w:rPr>
        <w:t xml:space="preserve">. Transport and metabolism in legume-rhizobia symbioses. </w:t>
      </w:r>
      <w:r w:rsidRPr="00237528">
        <w:rPr>
          <w:rFonts w:cs="Times New Roman"/>
          <w:i/>
          <w:iCs/>
          <w:noProof/>
        </w:rPr>
        <w:t>Annual Review of Plant Biology</w:t>
      </w:r>
      <w:r w:rsidRPr="00237528">
        <w:rPr>
          <w:rFonts w:cs="Times New Roman"/>
          <w:noProof/>
        </w:rPr>
        <w:t xml:space="preserve"> </w:t>
      </w:r>
      <w:r w:rsidRPr="00237528">
        <w:rPr>
          <w:rFonts w:cs="Times New Roman"/>
          <w:b/>
          <w:bCs/>
          <w:noProof/>
        </w:rPr>
        <w:t>64</w:t>
      </w:r>
      <w:r w:rsidRPr="00237528">
        <w:rPr>
          <w:rFonts w:cs="Times New Roman"/>
          <w:noProof/>
        </w:rPr>
        <w:t>: 781–805.</w:t>
      </w:r>
    </w:p>
    <w:p w14:paraId="0E6BA298"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lastRenderedPageBreak/>
        <w:t>Vance CP, Heichel GH</w:t>
      </w:r>
      <w:r w:rsidRPr="00237528">
        <w:rPr>
          <w:rFonts w:cs="Times New Roman"/>
          <w:noProof/>
        </w:rPr>
        <w:t xml:space="preserve">. </w:t>
      </w:r>
      <w:r w:rsidRPr="00237528">
        <w:rPr>
          <w:rFonts w:cs="Times New Roman"/>
          <w:b/>
          <w:bCs/>
          <w:noProof/>
        </w:rPr>
        <w:t>1991</w:t>
      </w:r>
      <w:r w:rsidRPr="00237528">
        <w:rPr>
          <w:rFonts w:cs="Times New Roman"/>
          <w:noProof/>
        </w:rPr>
        <w:t xml:space="preserve">. Carbon in N2 fixation: Limitation or exquisite adaptation. </w:t>
      </w:r>
      <w:r w:rsidRPr="00237528">
        <w:rPr>
          <w:rFonts w:cs="Times New Roman"/>
          <w:i/>
          <w:iCs/>
          <w:noProof/>
        </w:rPr>
        <w:t>Annual Review of Plant Physiology and Plant Molecular Biology</w:t>
      </w:r>
      <w:r w:rsidRPr="00237528">
        <w:rPr>
          <w:rFonts w:cs="Times New Roman"/>
          <w:noProof/>
        </w:rPr>
        <w:t xml:space="preserve"> </w:t>
      </w:r>
      <w:r w:rsidRPr="00237528">
        <w:rPr>
          <w:rFonts w:cs="Times New Roman"/>
          <w:b/>
          <w:bCs/>
          <w:noProof/>
        </w:rPr>
        <w:t>42</w:t>
      </w:r>
      <w:r w:rsidRPr="00237528">
        <w:rPr>
          <w:rFonts w:cs="Times New Roman"/>
          <w:noProof/>
        </w:rPr>
        <w:t>: 373–392.</w:t>
      </w:r>
    </w:p>
    <w:p w14:paraId="52495751"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Wen Z, White PJ, Shen J, Lambers H</w:t>
      </w:r>
      <w:r w:rsidRPr="00237528">
        <w:rPr>
          <w:rFonts w:cs="Times New Roman"/>
          <w:noProof/>
        </w:rPr>
        <w:t xml:space="preserve">. </w:t>
      </w:r>
      <w:r w:rsidRPr="00237528">
        <w:rPr>
          <w:rFonts w:cs="Times New Roman"/>
          <w:b/>
          <w:bCs/>
          <w:noProof/>
        </w:rPr>
        <w:t>2022</w:t>
      </w:r>
      <w:r w:rsidRPr="00237528">
        <w:rPr>
          <w:rFonts w:cs="Times New Roman"/>
          <w:noProof/>
        </w:rPr>
        <w:t xml:space="preserve">. Linking root exudation to belowground economic traits for resource acquisition. </w:t>
      </w:r>
      <w:r w:rsidRPr="00237528">
        <w:rPr>
          <w:rFonts w:cs="Times New Roman"/>
          <w:i/>
          <w:iCs/>
          <w:noProof/>
        </w:rPr>
        <w:t>New Phytologist</w:t>
      </w:r>
      <w:r w:rsidRPr="00237528">
        <w:rPr>
          <w:rFonts w:cs="Times New Roman"/>
          <w:noProof/>
        </w:rPr>
        <w:t xml:space="preserve"> </w:t>
      </w:r>
      <w:r w:rsidRPr="00237528">
        <w:rPr>
          <w:rFonts w:cs="Times New Roman"/>
          <w:b/>
          <w:bCs/>
          <w:noProof/>
        </w:rPr>
        <w:t>233</w:t>
      </w:r>
      <w:r w:rsidRPr="00237528">
        <w:rPr>
          <w:rFonts w:cs="Times New Roman"/>
          <w:noProof/>
        </w:rPr>
        <w:t>: 1620–1635.</w:t>
      </w:r>
    </w:p>
    <w:p w14:paraId="62A79DCF" w14:textId="77777777" w:rsidR="00237528" w:rsidRPr="00237528" w:rsidRDefault="00237528" w:rsidP="00237528">
      <w:pPr>
        <w:widowControl w:val="0"/>
        <w:autoSpaceDE w:val="0"/>
        <w:autoSpaceDN w:val="0"/>
        <w:adjustRightInd w:val="0"/>
        <w:spacing w:line="480" w:lineRule="auto"/>
        <w:rPr>
          <w:rFonts w:cs="Times New Roman"/>
          <w:noProof/>
        </w:rPr>
      </w:pPr>
      <w:r w:rsidRPr="00237528">
        <w:rPr>
          <w:rFonts w:cs="Times New Roman"/>
          <w:b/>
          <w:bCs/>
          <w:noProof/>
        </w:rPr>
        <w:t>Wright IJ, Reich PB, Westoby M</w:t>
      </w:r>
      <w:r w:rsidRPr="00237528">
        <w:rPr>
          <w:rFonts w:cs="Times New Roman"/>
          <w:noProof/>
        </w:rPr>
        <w:t xml:space="preserve">. </w:t>
      </w:r>
      <w:r w:rsidRPr="00237528">
        <w:rPr>
          <w:rFonts w:cs="Times New Roman"/>
          <w:b/>
          <w:bCs/>
          <w:noProof/>
        </w:rPr>
        <w:t>2003</w:t>
      </w:r>
      <w:r w:rsidRPr="00237528">
        <w:rPr>
          <w:rFonts w:cs="Times New Roman"/>
          <w:noProof/>
        </w:rPr>
        <w:t xml:space="preserve">. Least-cost input mixtures of water and nitrogen for photosynthesis. </w:t>
      </w:r>
      <w:r w:rsidRPr="00237528">
        <w:rPr>
          <w:rFonts w:cs="Times New Roman"/>
          <w:i/>
          <w:iCs/>
          <w:noProof/>
        </w:rPr>
        <w:t>The American Naturalist</w:t>
      </w:r>
      <w:r w:rsidRPr="00237528">
        <w:rPr>
          <w:rFonts w:cs="Times New Roman"/>
          <w:noProof/>
        </w:rPr>
        <w:t xml:space="preserve"> </w:t>
      </w:r>
      <w:r w:rsidRPr="00237528">
        <w:rPr>
          <w:rFonts w:cs="Times New Roman"/>
          <w:b/>
          <w:bCs/>
          <w:noProof/>
        </w:rPr>
        <w:t>161</w:t>
      </w:r>
      <w:r w:rsidRPr="00237528">
        <w:rPr>
          <w:rFonts w:cs="Times New Roman"/>
          <w:noProof/>
        </w:rPr>
        <w:t>: 98–111.</w:t>
      </w:r>
    </w:p>
    <w:p w14:paraId="66976A81" w14:textId="535DF0CE" w:rsidR="00772287" w:rsidRPr="00754725" w:rsidRDefault="00772287" w:rsidP="00237528">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7-12T17:05:00Z" w:initials="PEA">
    <w:p w14:paraId="44EC6C88" w14:textId="469586A9" w:rsidR="00237528" w:rsidRDefault="00237528">
      <w:pPr>
        <w:pStyle w:val="CommentText"/>
      </w:pPr>
      <w:r>
        <w:rPr>
          <w:rStyle w:val="CommentReference"/>
        </w:rPr>
        <w:annotationRef/>
      </w:r>
      <w:r>
        <w:t>Check once article comes through via doc delivery</w:t>
      </w:r>
    </w:p>
  </w:comment>
  <w:comment w:id="3"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4" w:author="Perkowski, Evan A" w:date="2022-06-09T14:18:00Z" w:initials="PEA">
    <w:p w14:paraId="6F8B68A6" w14:textId="77777777" w:rsidR="008B6B1D" w:rsidRDefault="008B6B1D" w:rsidP="008B6B1D">
      <w:pPr>
        <w:pStyle w:val="CommentText"/>
      </w:pPr>
      <w:r>
        <w:rPr>
          <w:rStyle w:val="CommentReference"/>
        </w:rPr>
        <w:annotationRef/>
      </w:r>
      <w:r>
        <w:t>Change panel C to Nag + Nbg</w:t>
      </w:r>
    </w:p>
  </w:comment>
  <w:comment w:id="5"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6"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7" w:author="Nick Smith" w:date="2022-06-04T12:31:00Z" w:initials="NGS">
    <w:p w14:paraId="26A05523" w14:textId="7A2FD791" w:rsidR="00950F50" w:rsidRDefault="00950F50">
      <w:pPr>
        <w:pStyle w:val="CommentText"/>
      </w:pPr>
      <w:r>
        <w:rPr>
          <w:rStyle w:val="CommentReference"/>
        </w:rPr>
        <w:annotationRef/>
      </w:r>
      <w:r>
        <w:t>I like this one too!</w:t>
      </w:r>
    </w:p>
  </w:comment>
  <w:comment w:id="8"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9"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44EC6C88" w15:done="0"/>
  <w15:commentEx w15:paraId="003F850E" w15:done="0"/>
  <w15:commentEx w15:paraId="6F8B68A6" w15:done="0"/>
  <w15:commentEx w15:paraId="571CEF61" w15:done="0"/>
  <w15:commentEx w15:paraId="6C18348B" w15:done="0"/>
  <w15:commentEx w15:paraId="26A05523" w15:done="0"/>
  <w15:commentEx w15:paraId="4E54EE94" w15:done="0"/>
  <w15:commentEx w15:paraId="60D4A7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782849" w16cex:dateUtc="2022-07-12T22:05:00Z"/>
  <w16cex:commentExtensible w16cex:durableId="2628DEDC" w16cex:dateUtc="2022-05-13T18:42:00Z"/>
  <w16cex:commentExtensible w16cex:durableId="264C7FA4" w16cex:dateUtc="2022-06-09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44EC6C88" w16cid:durableId="26782849"/>
  <w16cid:commentId w16cid:paraId="003F850E" w16cid:durableId="2628DEDC"/>
  <w16cid:commentId w16cid:paraId="6F8B68A6"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B69B8"/>
    <w:rsid w:val="000C5833"/>
    <w:rsid w:val="000D2FE4"/>
    <w:rsid w:val="000D5B61"/>
    <w:rsid w:val="000E1A24"/>
    <w:rsid w:val="000E40BD"/>
    <w:rsid w:val="000E7D92"/>
    <w:rsid w:val="000F0314"/>
    <w:rsid w:val="000F1E36"/>
    <w:rsid w:val="00106FCE"/>
    <w:rsid w:val="0011017D"/>
    <w:rsid w:val="00114DDF"/>
    <w:rsid w:val="00115F98"/>
    <w:rsid w:val="00116583"/>
    <w:rsid w:val="001227FA"/>
    <w:rsid w:val="00125358"/>
    <w:rsid w:val="00126F94"/>
    <w:rsid w:val="00131777"/>
    <w:rsid w:val="00140846"/>
    <w:rsid w:val="00140BC4"/>
    <w:rsid w:val="001438DB"/>
    <w:rsid w:val="00146410"/>
    <w:rsid w:val="001500C2"/>
    <w:rsid w:val="00150CFB"/>
    <w:rsid w:val="00166B47"/>
    <w:rsid w:val="00167EA8"/>
    <w:rsid w:val="0017601E"/>
    <w:rsid w:val="00181F29"/>
    <w:rsid w:val="00182295"/>
    <w:rsid w:val="00192404"/>
    <w:rsid w:val="001A31D4"/>
    <w:rsid w:val="001A4127"/>
    <w:rsid w:val="001A5E20"/>
    <w:rsid w:val="001A5F2D"/>
    <w:rsid w:val="001A743B"/>
    <w:rsid w:val="001B143E"/>
    <w:rsid w:val="001B21C7"/>
    <w:rsid w:val="001B3B2A"/>
    <w:rsid w:val="001C1F9E"/>
    <w:rsid w:val="001C6743"/>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24179"/>
    <w:rsid w:val="00231617"/>
    <w:rsid w:val="00235EDC"/>
    <w:rsid w:val="00237528"/>
    <w:rsid w:val="0025668C"/>
    <w:rsid w:val="00262143"/>
    <w:rsid w:val="00264E17"/>
    <w:rsid w:val="00265035"/>
    <w:rsid w:val="00266AD9"/>
    <w:rsid w:val="00266FA1"/>
    <w:rsid w:val="00267C61"/>
    <w:rsid w:val="00270350"/>
    <w:rsid w:val="00271F6C"/>
    <w:rsid w:val="00272DB1"/>
    <w:rsid w:val="00272E59"/>
    <w:rsid w:val="00283F06"/>
    <w:rsid w:val="00287D42"/>
    <w:rsid w:val="0029276A"/>
    <w:rsid w:val="00293580"/>
    <w:rsid w:val="002948B1"/>
    <w:rsid w:val="002948E0"/>
    <w:rsid w:val="00295B37"/>
    <w:rsid w:val="002A0FC6"/>
    <w:rsid w:val="002A500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45929"/>
    <w:rsid w:val="00350162"/>
    <w:rsid w:val="00351491"/>
    <w:rsid w:val="00351A75"/>
    <w:rsid w:val="00353731"/>
    <w:rsid w:val="00360D30"/>
    <w:rsid w:val="00371C20"/>
    <w:rsid w:val="00376DE0"/>
    <w:rsid w:val="0038171F"/>
    <w:rsid w:val="0038539A"/>
    <w:rsid w:val="003873F0"/>
    <w:rsid w:val="003918A1"/>
    <w:rsid w:val="00391A1D"/>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60656"/>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5C0A"/>
    <w:rsid w:val="00566FD1"/>
    <w:rsid w:val="00573C0E"/>
    <w:rsid w:val="005921A6"/>
    <w:rsid w:val="005942F6"/>
    <w:rsid w:val="00594F9B"/>
    <w:rsid w:val="005968A5"/>
    <w:rsid w:val="005A3AD9"/>
    <w:rsid w:val="005A73E0"/>
    <w:rsid w:val="005A7A45"/>
    <w:rsid w:val="005B21F4"/>
    <w:rsid w:val="005B6DED"/>
    <w:rsid w:val="005C40DF"/>
    <w:rsid w:val="005D006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6F4B04"/>
    <w:rsid w:val="007022D1"/>
    <w:rsid w:val="0072033E"/>
    <w:rsid w:val="00723F29"/>
    <w:rsid w:val="00727F3E"/>
    <w:rsid w:val="0073086F"/>
    <w:rsid w:val="007320E5"/>
    <w:rsid w:val="00746CCB"/>
    <w:rsid w:val="00751149"/>
    <w:rsid w:val="00754725"/>
    <w:rsid w:val="00763DFE"/>
    <w:rsid w:val="00766809"/>
    <w:rsid w:val="00772287"/>
    <w:rsid w:val="00772D20"/>
    <w:rsid w:val="00774D67"/>
    <w:rsid w:val="007755C4"/>
    <w:rsid w:val="00777671"/>
    <w:rsid w:val="00786D44"/>
    <w:rsid w:val="00790B8B"/>
    <w:rsid w:val="0079226D"/>
    <w:rsid w:val="00792D5B"/>
    <w:rsid w:val="007935E9"/>
    <w:rsid w:val="007A082A"/>
    <w:rsid w:val="007A2F1C"/>
    <w:rsid w:val="007A66FD"/>
    <w:rsid w:val="007A7928"/>
    <w:rsid w:val="007B12CC"/>
    <w:rsid w:val="007B13FC"/>
    <w:rsid w:val="007B192C"/>
    <w:rsid w:val="007B1AFE"/>
    <w:rsid w:val="007B3063"/>
    <w:rsid w:val="007B6BD6"/>
    <w:rsid w:val="007B7C4F"/>
    <w:rsid w:val="007C1C57"/>
    <w:rsid w:val="007C2F39"/>
    <w:rsid w:val="007C6B38"/>
    <w:rsid w:val="007D0701"/>
    <w:rsid w:val="007D2877"/>
    <w:rsid w:val="007E5400"/>
    <w:rsid w:val="007E6FDF"/>
    <w:rsid w:val="007E743D"/>
    <w:rsid w:val="007F426D"/>
    <w:rsid w:val="007F4329"/>
    <w:rsid w:val="00806371"/>
    <w:rsid w:val="0081139F"/>
    <w:rsid w:val="00813CB8"/>
    <w:rsid w:val="00817E03"/>
    <w:rsid w:val="00831D90"/>
    <w:rsid w:val="00847557"/>
    <w:rsid w:val="0084793A"/>
    <w:rsid w:val="00850627"/>
    <w:rsid w:val="00850723"/>
    <w:rsid w:val="00852AF7"/>
    <w:rsid w:val="0085460C"/>
    <w:rsid w:val="00867812"/>
    <w:rsid w:val="0087300A"/>
    <w:rsid w:val="00876B7A"/>
    <w:rsid w:val="00884550"/>
    <w:rsid w:val="00885391"/>
    <w:rsid w:val="008854FF"/>
    <w:rsid w:val="008873DD"/>
    <w:rsid w:val="00887478"/>
    <w:rsid w:val="00895284"/>
    <w:rsid w:val="0089764A"/>
    <w:rsid w:val="008A60A5"/>
    <w:rsid w:val="008B6B1D"/>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2CB"/>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10D2"/>
    <w:rsid w:val="00B33741"/>
    <w:rsid w:val="00B346E3"/>
    <w:rsid w:val="00B452E0"/>
    <w:rsid w:val="00B55208"/>
    <w:rsid w:val="00B601C0"/>
    <w:rsid w:val="00B62938"/>
    <w:rsid w:val="00B65114"/>
    <w:rsid w:val="00B84938"/>
    <w:rsid w:val="00B86B96"/>
    <w:rsid w:val="00B877FE"/>
    <w:rsid w:val="00B92FF2"/>
    <w:rsid w:val="00BA5B53"/>
    <w:rsid w:val="00BA75F3"/>
    <w:rsid w:val="00BB175D"/>
    <w:rsid w:val="00BB1C61"/>
    <w:rsid w:val="00BB1D36"/>
    <w:rsid w:val="00BB5F98"/>
    <w:rsid w:val="00BC0551"/>
    <w:rsid w:val="00BC7961"/>
    <w:rsid w:val="00BD310E"/>
    <w:rsid w:val="00BD4037"/>
    <w:rsid w:val="00BE2568"/>
    <w:rsid w:val="00BE583F"/>
    <w:rsid w:val="00BF3222"/>
    <w:rsid w:val="00BF7930"/>
    <w:rsid w:val="00C074CA"/>
    <w:rsid w:val="00C07F2A"/>
    <w:rsid w:val="00C15F8B"/>
    <w:rsid w:val="00C24060"/>
    <w:rsid w:val="00C26E3E"/>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A0627"/>
    <w:rsid w:val="00CB446B"/>
    <w:rsid w:val="00CC06E6"/>
    <w:rsid w:val="00CC1CCF"/>
    <w:rsid w:val="00CC3B0A"/>
    <w:rsid w:val="00CC5E7B"/>
    <w:rsid w:val="00CE366A"/>
    <w:rsid w:val="00CE771F"/>
    <w:rsid w:val="00CF0D09"/>
    <w:rsid w:val="00CF48BE"/>
    <w:rsid w:val="00D0019D"/>
    <w:rsid w:val="00D01503"/>
    <w:rsid w:val="00D04ECF"/>
    <w:rsid w:val="00D05C84"/>
    <w:rsid w:val="00D14794"/>
    <w:rsid w:val="00D16FB9"/>
    <w:rsid w:val="00D17106"/>
    <w:rsid w:val="00D21DBD"/>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72DC"/>
    <w:rsid w:val="00DB3A79"/>
    <w:rsid w:val="00DC1821"/>
    <w:rsid w:val="00DC3DBA"/>
    <w:rsid w:val="00DC4961"/>
    <w:rsid w:val="00DD0878"/>
    <w:rsid w:val="00DE2FE3"/>
    <w:rsid w:val="00DE33E1"/>
    <w:rsid w:val="00DE50D7"/>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676AF"/>
    <w:rsid w:val="00E74A6D"/>
    <w:rsid w:val="00E83939"/>
    <w:rsid w:val="00E8768C"/>
    <w:rsid w:val="00E945AC"/>
    <w:rsid w:val="00EA0A3D"/>
    <w:rsid w:val="00EA15F8"/>
    <w:rsid w:val="00EA4E30"/>
    <w:rsid w:val="00EA5D43"/>
    <w:rsid w:val="00EB0C0F"/>
    <w:rsid w:val="00EB2706"/>
    <w:rsid w:val="00EB5CA3"/>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3EBD"/>
    <w:rsid w:val="00F15597"/>
    <w:rsid w:val="00F2556B"/>
    <w:rsid w:val="00F307CD"/>
    <w:rsid w:val="00F43CC6"/>
    <w:rsid w:val="00F4560A"/>
    <w:rsid w:val="00F5091C"/>
    <w:rsid w:val="00F57D74"/>
    <w:rsid w:val="00F633C1"/>
    <w:rsid w:val="00F640C8"/>
    <w:rsid w:val="00F645DB"/>
    <w:rsid w:val="00F706A9"/>
    <w:rsid w:val="00F75EB7"/>
    <w:rsid w:val="00F76F37"/>
    <w:rsid w:val="00F83744"/>
    <w:rsid w:val="00F871BB"/>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43</Pages>
  <Words>35320</Words>
  <Characters>201325</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6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2-06-14T21:24:00Z</dcterms:created>
  <dcterms:modified xsi:type="dcterms:W3CDTF">2022-07-1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